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0929E971"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58126F94" w14:textId="77777777" w:rsidR="00BD5C4D" w:rsidRPr="006A4C61" w:rsidRDefault="00BD5C4D">
      <w:pPr>
        <w:ind w:right="4"/>
      </w:pPr>
    </w:p>
    <w:p w14:paraId="564F5B94"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r w:rsidRPr="00190AA6">
        <w:rPr>
          <w:b/>
          <w:sz w:val="28"/>
          <w:szCs w:val="28"/>
          <w:lang w:val="en-GB"/>
        </w:rPr>
        <w:t>Agraïments</w:t>
      </w:r>
      <w:r w:rsidRPr="00190AA6">
        <w:rPr>
          <w:b/>
          <w:color w:val="0000FF"/>
          <w:sz w:val="28"/>
          <w:szCs w:val="28"/>
          <w:lang w:val="en-GB"/>
        </w:rPr>
        <w:t>[mida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05393407" w14:textId="77777777" w:rsidR="004D1F7E" w:rsidRDefault="004D1F7E">
      <w:pPr>
        <w:jc w:val="left"/>
        <w:rPr>
          <w:szCs w:val="22"/>
          <w:lang w:val="en-GB"/>
        </w:rPr>
      </w:pPr>
      <w:r>
        <w:rPr>
          <w:szCs w:val="22"/>
          <w:lang w:val="en-GB"/>
        </w:rPr>
        <w:br w:type="page"/>
      </w:r>
    </w:p>
    <w:p w14:paraId="2CD41A7E" w14:textId="71D14B0D" w:rsidR="00BD5C4D" w:rsidRPr="00190AA6" w:rsidRDefault="004D1F7E">
      <w:pPr>
        <w:ind w:right="4"/>
        <w:rPr>
          <w:i/>
          <w:color w:val="0000FF"/>
          <w:lang w:val="en-GB"/>
        </w:rPr>
      </w:pPr>
      <w:r w:rsidRPr="00190AA6">
        <w:rPr>
          <w:i/>
          <w:color w:val="0000FF"/>
          <w:lang w:val="en-GB"/>
        </w:rPr>
        <w:t xml:space="preserve"> </w:t>
      </w:r>
      <w:r w:rsidR="00040177" w:rsidRPr="00190AA6">
        <w:rPr>
          <w:i/>
          <w:color w:val="0000FF"/>
          <w:lang w:val="en-GB"/>
        </w:rPr>
        <w:t>[Pàgina en blanc]</w:t>
      </w:r>
    </w:p>
    <w:p w14:paraId="60091DE0" w14:textId="77777777" w:rsidR="00BD5C4D" w:rsidRPr="00190AA6" w:rsidRDefault="00040177">
      <w:pPr>
        <w:ind w:right="4"/>
        <w:rPr>
          <w:i/>
          <w:color w:val="0000FF"/>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o address this hypothesis, I conducted a review of the existing literature in order to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93D32A4" w14:textId="77777777" w:rsidR="00683F67" w:rsidRPr="00190AA6" w:rsidRDefault="00683F67">
      <w:pPr>
        <w:pBdr>
          <w:top w:val="nil"/>
          <w:left w:val="nil"/>
          <w:bottom w:val="nil"/>
          <w:right w:val="nil"/>
          <w:between w:val="nil"/>
        </w:pBdr>
        <w:ind w:right="4"/>
        <w:rPr>
          <w:szCs w:val="22"/>
          <w:lang w:val="en-GB"/>
        </w:rPr>
      </w:pPr>
    </w:p>
    <w:p w14:paraId="70688481" w14:textId="77777777" w:rsidR="00BD5C4D" w:rsidRPr="00190AA6" w:rsidRDefault="00BD5C4D">
      <w:pPr>
        <w:pBdr>
          <w:top w:val="nil"/>
          <w:left w:val="nil"/>
          <w:bottom w:val="nil"/>
          <w:right w:val="nil"/>
          <w:between w:val="nil"/>
        </w:pBdr>
        <w:ind w:right="4"/>
        <w:rPr>
          <w:szCs w:val="22"/>
          <w:lang w:val="en-GB"/>
        </w:rPr>
      </w:pPr>
    </w:p>
    <w:p w14:paraId="74B04A7D" w14:textId="6E51780B"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llengua. Ex. Resumen][mida 14]</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rPr>
          <w:i/>
          <w:color w:val="0000FF"/>
        </w:rPr>
        <w:sectPr w:rsidR="00BD5C4D" w:rsidRPr="006A4C61" w:rsidSect="00603913">
          <w:footerReference w:type="default" r:id="rId15"/>
          <w:footerReference w:type="first" r:id="rId16"/>
          <w:pgSz w:w="11899" w:h="16838"/>
          <w:pgMar w:top="1418" w:right="1429" w:bottom="1418" w:left="1417" w:header="708" w:footer="708" w:gutter="0"/>
          <w:cols w:space="720"/>
          <w:titlePg/>
        </w:sectPr>
      </w:pPr>
      <w:r w:rsidRPr="006A4C61">
        <w:rPr>
          <w:i/>
          <w:color w:val="0000FF"/>
        </w:rPr>
        <w:t>[Pàgina en blanc]</w:t>
      </w:r>
    </w:p>
    <w:p w14:paraId="26D77082" w14:textId="1B8710F6" w:rsidR="00BD5C4D" w:rsidRPr="006A4C61" w:rsidRDefault="00220BE6">
      <w:pPr>
        <w:ind w:right="4"/>
        <w:rPr>
          <w:sz w:val="20"/>
          <w:szCs w:val="20"/>
        </w:rPr>
      </w:pPr>
      <w:bookmarkStart w:id="0" w:name="_heading=h.gjdgxs" w:colFirst="0" w:colLast="0"/>
      <w:bookmarkEnd w:id="0"/>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1149CFC6" w14:textId="5C15FFD9" w:rsidR="008F71F8"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643756" w:history="1">
            <w:r w:rsidR="008F71F8" w:rsidRPr="0076337C">
              <w:rPr>
                <w:rStyle w:val="Hipervnculo"/>
              </w:rPr>
              <w:t>Introducción</w:t>
            </w:r>
            <w:r w:rsidR="008F71F8">
              <w:rPr>
                <w:webHidden/>
              </w:rPr>
              <w:tab/>
            </w:r>
            <w:r w:rsidR="008F71F8">
              <w:rPr>
                <w:webHidden/>
              </w:rPr>
              <w:fldChar w:fldCharType="begin"/>
            </w:r>
            <w:r w:rsidR="008F71F8">
              <w:rPr>
                <w:webHidden/>
              </w:rPr>
              <w:instrText xml:space="preserve"> PAGEREF _Toc200643756 \h </w:instrText>
            </w:r>
            <w:r w:rsidR="008F71F8">
              <w:rPr>
                <w:webHidden/>
              </w:rPr>
            </w:r>
            <w:r w:rsidR="008F71F8">
              <w:rPr>
                <w:webHidden/>
              </w:rPr>
              <w:fldChar w:fldCharType="separate"/>
            </w:r>
            <w:r w:rsidR="008F71F8">
              <w:rPr>
                <w:webHidden/>
              </w:rPr>
              <w:t>1</w:t>
            </w:r>
            <w:r w:rsidR="008F71F8">
              <w:rPr>
                <w:webHidden/>
              </w:rPr>
              <w:fldChar w:fldCharType="end"/>
            </w:r>
          </w:hyperlink>
        </w:p>
        <w:p w14:paraId="57B489B6" w14:textId="1C8A8510" w:rsidR="008F71F8" w:rsidRDefault="008F71F8">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43757" w:history="1">
            <w:r w:rsidRPr="0076337C">
              <w:rPr>
                <w:rStyle w:val="Hipervnculo"/>
                <w:noProof/>
              </w:rPr>
              <w:t>1.1</w:t>
            </w:r>
            <w:r>
              <w:rPr>
                <w:rFonts w:asciiTheme="minorHAnsi" w:eastAsiaTheme="minorEastAsia" w:hAnsiTheme="minorHAnsi" w:cstheme="minorBidi"/>
                <w:noProof/>
                <w:kern w:val="2"/>
                <w:sz w:val="24"/>
                <w14:ligatures w14:val="standardContextual"/>
              </w:rPr>
              <w:tab/>
            </w:r>
            <w:r w:rsidRPr="0076337C">
              <w:rPr>
                <w:rStyle w:val="Hipervnculo"/>
                <w:noProof/>
              </w:rPr>
              <w:t>Motivación</w:t>
            </w:r>
            <w:r>
              <w:rPr>
                <w:noProof/>
                <w:webHidden/>
              </w:rPr>
              <w:tab/>
            </w:r>
            <w:r>
              <w:rPr>
                <w:noProof/>
                <w:webHidden/>
              </w:rPr>
              <w:fldChar w:fldCharType="begin"/>
            </w:r>
            <w:r>
              <w:rPr>
                <w:noProof/>
                <w:webHidden/>
              </w:rPr>
              <w:instrText xml:space="preserve"> PAGEREF _Toc200643757 \h </w:instrText>
            </w:r>
            <w:r>
              <w:rPr>
                <w:noProof/>
                <w:webHidden/>
              </w:rPr>
            </w:r>
            <w:r>
              <w:rPr>
                <w:noProof/>
                <w:webHidden/>
              </w:rPr>
              <w:fldChar w:fldCharType="separate"/>
            </w:r>
            <w:r>
              <w:rPr>
                <w:noProof/>
                <w:webHidden/>
              </w:rPr>
              <w:t>1</w:t>
            </w:r>
            <w:r>
              <w:rPr>
                <w:noProof/>
                <w:webHidden/>
              </w:rPr>
              <w:fldChar w:fldCharType="end"/>
            </w:r>
          </w:hyperlink>
        </w:p>
        <w:p w14:paraId="44140074" w14:textId="78268A8C" w:rsidR="008F71F8" w:rsidRDefault="008F71F8">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43758" w:history="1">
            <w:r w:rsidRPr="0076337C">
              <w:rPr>
                <w:rStyle w:val="Hipervnculo"/>
                <w:noProof/>
              </w:rPr>
              <w:t>1.2</w:t>
            </w:r>
            <w:r>
              <w:rPr>
                <w:rFonts w:asciiTheme="minorHAnsi" w:eastAsiaTheme="minorEastAsia" w:hAnsiTheme="minorHAnsi" w:cstheme="minorBidi"/>
                <w:noProof/>
                <w:kern w:val="2"/>
                <w:sz w:val="24"/>
                <w14:ligatures w14:val="standardContextual"/>
              </w:rPr>
              <w:tab/>
            </w:r>
            <w:r w:rsidRPr="0076337C">
              <w:rPr>
                <w:rStyle w:val="Hipervnculo"/>
                <w:noProof/>
              </w:rPr>
              <w:t>Objetivos</w:t>
            </w:r>
            <w:r>
              <w:rPr>
                <w:noProof/>
                <w:webHidden/>
              </w:rPr>
              <w:tab/>
            </w:r>
            <w:r>
              <w:rPr>
                <w:noProof/>
                <w:webHidden/>
              </w:rPr>
              <w:fldChar w:fldCharType="begin"/>
            </w:r>
            <w:r>
              <w:rPr>
                <w:noProof/>
                <w:webHidden/>
              </w:rPr>
              <w:instrText xml:space="preserve"> PAGEREF _Toc200643758 \h </w:instrText>
            </w:r>
            <w:r>
              <w:rPr>
                <w:noProof/>
                <w:webHidden/>
              </w:rPr>
            </w:r>
            <w:r>
              <w:rPr>
                <w:noProof/>
                <w:webHidden/>
              </w:rPr>
              <w:fldChar w:fldCharType="separate"/>
            </w:r>
            <w:r>
              <w:rPr>
                <w:noProof/>
                <w:webHidden/>
              </w:rPr>
              <w:t>1</w:t>
            </w:r>
            <w:r>
              <w:rPr>
                <w:noProof/>
                <w:webHidden/>
              </w:rPr>
              <w:fldChar w:fldCharType="end"/>
            </w:r>
          </w:hyperlink>
        </w:p>
        <w:p w14:paraId="4E624D36" w14:textId="7D6F3F3A" w:rsidR="008F71F8" w:rsidRDefault="008F71F8">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43759" w:history="1">
            <w:r w:rsidRPr="0076337C">
              <w:rPr>
                <w:rStyle w:val="Hipervnculo"/>
                <w:noProof/>
              </w:rPr>
              <w:t>1.3</w:t>
            </w:r>
            <w:r>
              <w:rPr>
                <w:rFonts w:asciiTheme="minorHAnsi" w:eastAsiaTheme="minorEastAsia" w:hAnsiTheme="minorHAnsi" w:cstheme="minorBidi"/>
                <w:noProof/>
                <w:kern w:val="2"/>
                <w:sz w:val="24"/>
                <w14:ligatures w14:val="standardContextual"/>
              </w:rPr>
              <w:tab/>
            </w:r>
            <w:r w:rsidRPr="0076337C">
              <w:rPr>
                <w:rStyle w:val="Hipervnculo"/>
                <w:noProof/>
              </w:rPr>
              <w:t>Logros</w:t>
            </w:r>
            <w:r>
              <w:rPr>
                <w:noProof/>
                <w:webHidden/>
              </w:rPr>
              <w:tab/>
            </w:r>
            <w:r>
              <w:rPr>
                <w:noProof/>
                <w:webHidden/>
              </w:rPr>
              <w:fldChar w:fldCharType="begin"/>
            </w:r>
            <w:r>
              <w:rPr>
                <w:noProof/>
                <w:webHidden/>
              </w:rPr>
              <w:instrText xml:space="preserve"> PAGEREF _Toc200643759 \h </w:instrText>
            </w:r>
            <w:r>
              <w:rPr>
                <w:noProof/>
                <w:webHidden/>
              </w:rPr>
            </w:r>
            <w:r>
              <w:rPr>
                <w:noProof/>
                <w:webHidden/>
              </w:rPr>
              <w:fldChar w:fldCharType="separate"/>
            </w:r>
            <w:r>
              <w:rPr>
                <w:noProof/>
                <w:webHidden/>
              </w:rPr>
              <w:t>2</w:t>
            </w:r>
            <w:r>
              <w:rPr>
                <w:noProof/>
                <w:webHidden/>
              </w:rPr>
              <w:fldChar w:fldCharType="end"/>
            </w:r>
          </w:hyperlink>
        </w:p>
        <w:p w14:paraId="2C39001D" w14:textId="45A06CD9" w:rsidR="008F71F8" w:rsidRDefault="008F71F8">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43760" w:history="1">
            <w:r w:rsidRPr="0076337C">
              <w:rPr>
                <w:rStyle w:val="Hipervnculo"/>
                <w:noProof/>
              </w:rPr>
              <w:t>1.4</w:t>
            </w:r>
            <w:r>
              <w:rPr>
                <w:rFonts w:asciiTheme="minorHAnsi" w:eastAsiaTheme="minorEastAsia" w:hAnsiTheme="minorHAnsi" w:cstheme="minorBidi"/>
                <w:noProof/>
                <w:kern w:val="2"/>
                <w:sz w:val="24"/>
                <w14:ligatures w14:val="standardContextual"/>
              </w:rPr>
              <w:tab/>
            </w:r>
            <w:r w:rsidRPr="0076337C">
              <w:rPr>
                <w:rStyle w:val="Hipervnculo"/>
                <w:noProof/>
              </w:rPr>
              <w:t>Organización de la memoria</w:t>
            </w:r>
            <w:r>
              <w:rPr>
                <w:noProof/>
                <w:webHidden/>
              </w:rPr>
              <w:tab/>
            </w:r>
            <w:r>
              <w:rPr>
                <w:noProof/>
                <w:webHidden/>
              </w:rPr>
              <w:fldChar w:fldCharType="begin"/>
            </w:r>
            <w:r>
              <w:rPr>
                <w:noProof/>
                <w:webHidden/>
              </w:rPr>
              <w:instrText xml:space="preserve"> PAGEREF _Toc200643760 \h </w:instrText>
            </w:r>
            <w:r>
              <w:rPr>
                <w:noProof/>
                <w:webHidden/>
              </w:rPr>
            </w:r>
            <w:r>
              <w:rPr>
                <w:noProof/>
                <w:webHidden/>
              </w:rPr>
              <w:fldChar w:fldCharType="separate"/>
            </w:r>
            <w:r>
              <w:rPr>
                <w:noProof/>
                <w:webHidden/>
              </w:rPr>
              <w:t>2</w:t>
            </w:r>
            <w:r>
              <w:rPr>
                <w:noProof/>
                <w:webHidden/>
              </w:rPr>
              <w:fldChar w:fldCharType="end"/>
            </w:r>
          </w:hyperlink>
        </w:p>
        <w:p w14:paraId="21C616CE" w14:textId="58B887F1" w:rsidR="008F71F8" w:rsidRDefault="008F71F8">
          <w:pPr>
            <w:pStyle w:val="TDC1"/>
            <w:rPr>
              <w:rFonts w:asciiTheme="minorHAnsi" w:eastAsiaTheme="minorEastAsia" w:hAnsiTheme="minorHAnsi" w:cstheme="minorBidi"/>
              <w:kern w:val="2"/>
              <w:sz w:val="24"/>
              <w14:ligatures w14:val="standardContextual"/>
            </w:rPr>
          </w:pPr>
          <w:hyperlink w:anchor="_Toc200643761" w:history="1">
            <w:r w:rsidRPr="0076337C">
              <w:rPr>
                <w:rStyle w:val="Hipervnculo"/>
              </w:rPr>
              <w:t>Revisión Literaria</w:t>
            </w:r>
            <w:r>
              <w:rPr>
                <w:webHidden/>
              </w:rPr>
              <w:tab/>
            </w:r>
            <w:r>
              <w:rPr>
                <w:webHidden/>
              </w:rPr>
              <w:fldChar w:fldCharType="begin"/>
            </w:r>
            <w:r>
              <w:rPr>
                <w:webHidden/>
              </w:rPr>
              <w:instrText xml:space="preserve"> PAGEREF _Toc200643761 \h </w:instrText>
            </w:r>
            <w:r>
              <w:rPr>
                <w:webHidden/>
              </w:rPr>
            </w:r>
            <w:r>
              <w:rPr>
                <w:webHidden/>
              </w:rPr>
              <w:fldChar w:fldCharType="separate"/>
            </w:r>
            <w:r>
              <w:rPr>
                <w:webHidden/>
              </w:rPr>
              <w:t>3</w:t>
            </w:r>
            <w:r>
              <w:rPr>
                <w:webHidden/>
              </w:rPr>
              <w:fldChar w:fldCharType="end"/>
            </w:r>
          </w:hyperlink>
        </w:p>
        <w:p w14:paraId="47658E23" w14:textId="4E234281"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2" w:history="1">
            <w:r w:rsidRPr="0076337C">
              <w:rPr>
                <w:rStyle w:val="Hipervnculo"/>
                <w:noProof/>
              </w:rPr>
              <w:t>2.1  Definición</w:t>
            </w:r>
            <w:r>
              <w:rPr>
                <w:noProof/>
                <w:webHidden/>
              </w:rPr>
              <w:tab/>
            </w:r>
            <w:r>
              <w:rPr>
                <w:noProof/>
                <w:webHidden/>
              </w:rPr>
              <w:fldChar w:fldCharType="begin"/>
            </w:r>
            <w:r>
              <w:rPr>
                <w:noProof/>
                <w:webHidden/>
              </w:rPr>
              <w:instrText xml:space="preserve"> PAGEREF _Toc200643762 \h </w:instrText>
            </w:r>
            <w:r>
              <w:rPr>
                <w:noProof/>
                <w:webHidden/>
              </w:rPr>
            </w:r>
            <w:r>
              <w:rPr>
                <w:noProof/>
                <w:webHidden/>
              </w:rPr>
              <w:fldChar w:fldCharType="separate"/>
            </w:r>
            <w:r>
              <w:rPr>
                <w:noProof/>
                <w:webHidden/>
              </w:rPr>
              <w:t>3</w:t>
            </w:r>
            <w:r>
              <w:rPr>
                <w:noProof/>
                <w:webHidden/>
              </w:rPr>
              <w:fldChar w:fldCharType="end"/>
            </w:r>
          </w:hyperlink>
        </w:p>
        <w:p w14:paraId="1E0AC27D" w14:textId="485786B6"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3" w:history="1">
            <w:r w:rsidRPr="0076337C">
              <w:rPr>
                <w:rStyle w:val="Hipervnculo"/>
                <w:noProof/>
              </w:rPr>
              <w:t>2.2  Evolución</w:t>
            </w:r>
            <w:r>
              <w:rPr>
                <w:noProof/>
                <w:webHidden/>
              </w:rPr>
              <w:tab/>
            </w:r>
            <w:r>
              <w:rPr>
                <w:noProof/>
                <w:webHidden/>
              </w:rPr>
              <w:fldChar w:fldCharType="begin"/>
            </w:r>
            <w:r>
              <w:rPr>
                <w:noProof/>
                <w:webHidden/>
              </w:rPr>
              <w:instrText xml:space="preserve"> PAGEREF _Toc200643763 \h </w:instrText>
            </w:r>
            <w:r>
              <w:rPr>
                <w:noProof/>
                <w:webHidden/>
              </w:rPr>
            </w:r>
            <w:r>
              <w:rPr>
                <w:noProof/>
                <w:webHidden/>
              </w:rPr>
              <w:fldChar w:fldCharType="separate"/>
            </w:r>
            <w:r>
              <w:rPr>
                <w:noProof/>
                <w:webHidden/>
              </w:rPr>
              <w:t>4</w:t>
            </w:r>
            <w:r>
              <w:rPr>
                <w:noProof/>
                <w:webHidden/>
              </w:rPr>
              <w:fldChar w:fldCharType="end"/>
            </w:r>
          </w:hyperlink>
        </w:p>
        <w:p w14:paraId="1DD3ECDC" w14:textId="12E818B4"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4" w:history="1">
            <w:r w:rsidRPr="0076337C">
              <w:rPr>
                <w:rStyle w:val="Hipervnculo"/>
                <w:noProof/>
              </w:rPr>
              <w:t>2.3 Categorías éticas</w:t>
            </w:r>
            <w:r>
              <w:rPr>
                <w:noProof/>
                <w:webHidden/>
              </w:rPr>
              <w:tab/>
            </w:r>
            <w:r>
              <w:rPr>
                <w:noProof/>
                <w:webHidden/>
              </w:rPr>
              <w:fldChar w:fldCharType="begin"/>
            </w:r>
            <w:r>
              <w:rPr>
                <w:noProof/>
                <w:webHidden/>
              </w:rPr>
              <w:instrText xml:space="preserve"> PAGEREF _Toc200643764 \h </w:instrText>
            </w:r>
            <w:r>
              <w:rPr>
                <w:noProof/>
                <w:webHidden/>
              </w:rPr>
            </w:r>
            <w:r>
              <w:rPr>
                <w:noProof/>
                <w:webHidden/>
              </w:rPr>
              <w:fldChar w:fldCharType="separate"/>
            </w:r>
            <w:r>
              <w:rPr>
                <w:noProof/>
                <w:webHidden/>
              </w:rPr>
              <w:t>7</w:t>
            </w:r>
            <w:r>
              <w:rPr>
                <w:noProof/>
                <w:webHidden/>
              </w:rPr>
              <w:fldChar w:fldCharType="end"/>
            </w:r>
          </w:hyperlink>
        </w:p>
        <w:p w14:paraId="66327748" w14:textId="022DC368" w:rsidR="008F71F8" w:rsidRDefault="008F71F8">
          <w:pPr>
            <w:pStyle w:val="TDC3"/>
            <w:tabs>
              <w:tab w:val="right" w:leader="dot" w:pos="9043"/>
            </w:tabs>
            <w:rPr>
              <w:rFonts w:cstheme="minorBidi"/>
              <w:noProof/>
              <w:kern w:val="2"/>
              <w:sz w:val="24"/>
              <w:szCs w:val="24"/>
              <w14:ligatures w14:val="standardContextual"/>
            </w:rPr>
          </w:pPr>
          <w:hyperlink w:anchor="_Toc200643765" w:history="1">
            <w:r w:rsidRPr="0076337C">
              <w:rPr>
                <w:rStyle w:val="Hipervnculo"/>
                <w:noProof/>
              </w:rPr>
              <w:t>2.3.1 Principales teorías éticas</w:t>
            </w:r>
            <w:r>
              <w:rPr>
                <w:noProof/>
                <w:webHidden/>
              </w:rPr>
              <w:tab/>
            </w:r>
            <w:r>
              <w:rPr>
                <w:noProof/>
                <w:webHidden/>
              </w:rPr>
              <w:fldChar w:fldCharType="begin"/>
            </w:r>
            <w:r>
              <w:rPr>
                <w:noProof/>
                <w:webHidden/>
              </w:rPr>
              <w:instrText xml:space="preserve"> PAGEREF _Toc200643765 \h </w:instrText>
            </w:r>
            <w:r>
              <w:rPr>
                <w:noProof/>
                <w:webHidden/>
              </w:rPr>
            </w:r>
            <w:r>
              <w:rPr>
                <w:noProof/>
                <w:webHidden/>
              </w:rPr>
              <w:fldChar w:fldCharType="separate"/>
            </w:r>
            <w:r>
              <w:rPr>
                <w:noProof/>
                <w:webHidden/>
              </w:rPr>
              <w:t>7</w:t>
            </w:r>
            <w:r>
              <w:rPr>
                <w:noProof/>
                <w:webHidden/>
              </w:rPr>
              <w:fldChar w:fldCharType="end"/>
            </w:r>
          </w:hyperlink>
        </w:p>
        <w:p w14:paraId="3916EA4F" w14:textId="75B3CDA1" w:rsidR="008F71F8" w:rsidRDefault="008F71F8">
          <w:pPr>
            <w:pStyle w:val="TDC3"/>
            <w:tabs>
              <w:tab w:val="right" w:leader="dot" w:pos="9043"/>
            </w:tabs>
            <w:rPr>
              <w:rFonts w:cstheme="minorBidi"/>
              <w:noProof/>
              <w:kern w:val="2"/>
              <w:sz w:val="24"/>
              <w:szCs w:val="24"/>
              <w14:ligatures w14:val="standardContextual"/>
            </w:rPr>
          </w:pPr>
          <w:hyperlink w:anchor="_Toc200643766" w:history="1">
            <w:r w:rsidRPr="0076337C">
              <w:rPr>
                <w:rStyle w:val="Hipervnculo"/>
                <w:noProof/>
              </w:rPr>
              <w:t>2.3.2 Perfiles éticos dentro de la sociedad</w:t>
            </w:r>
            <w:r>
              <w:rPr>
                <w:noProof/>
                <w:webHidden/>
              </w:rPr>
              <w:tab/>
            </w:r>
            <w:r>
              <w:rPr>
                <w:noProof/>
                <w:webHidden/>
              </w:rPr>
              <w:fldChar w:fldCharType="begin"/>
            </w:r>
            <w:r>
              <w:rPr>
                <w:noProof/>
                <w:webHidden/>
              </w:rPr>
              <w:instrText xml:space="preserve"> PAGEREF _Toc200643766 \h </w:instrText>
            </w:r>
            <w:r>
              <w:rPr>
                <w:noProof/>
                <w:webHidden/>
              </w:rPr>
            </w:r>
            <w:r>
              <w:rPr>
                <w:noProof/>
                <w:webHidden/>
              </w:rPr>
              <w:fldChar w:fldCharType="separate"/>
            </w:r>
            <w:r>
              <w:rPr>
                <w:noProof/>
                <w:webHidden/>
              </w:rPr>
              <w:t>8</w:t>
            </w:r>
            <w:r>
              <w:rPr>
                <w:noProof/>
                <w:webHidden/>
              </w:rPr>
              <w:fldChar w:fldCharType="end"/>
            </w:r>
          </w:hyperlink>
        </w:p>
        <w:p w14:paraId="3F27BAC8" w14:textId="4341EF98"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7" w:history="1">
            <w:r w:rsidRPr="0076337C">
              <w:rPr>
                <w:rStyle w:val="Hipervnculo"/>
                <w:noProof/>
              </w:rPr>
              <w:t>2.4  Ética en la IA</w:t>
            </w:r>
            <w:r>
              <w:rPr>
                <w:noProof/>
                <w:webHidden/>
              </w:rPr>
              <w:tab/>
            </w:r>
            <w:r>
              <w:rPr>
                <w:noProof/>
                <w:webHidden/>
              </w:rPr>
              <w:fldChar w:fldCharType="begin"/>
            </w:r>
            <w:r>
              <w:rPr>
                <w:noProof/>
                <w:webHidden/>
              </w:rPr>
              <w:instrText xml:space="preserve"> PAGEREF _Toc200643767 \h </w:instrText>
            </w:r>
            <w:r>
              <w:rPr>
                <w:noProof/>
                <w:webHidden/>
              </w:rPr>
            </w:r>
            <w:r>
              <w:rPr>
                <w:noProof/>
                <w:webHidden/>
              </w:rPr>
              <w:fldChar w:fldCharType="separate"/>
            </w:r>
            <w:r>
              <w:rPr>
                <w:noProof/>
                <w:webHidden/>
              </w:rPr>
              <w:t>9</w:t>
            </w:r>
            <w:r>
              <w:rPr>
                <w:noProof/>
                <w:webHidden/>
              </w:rPr>
              <w:fldChar w:fldCharType="end"/>
            </w:r>
          </w:hyperlink>
        </w:p>
        <w:p w14:paraId="72355B93" w14:textId="5F29B3FF" w:rsidR="008F71F8" w:rsidRDefault="008F71F8">
          <w:pPr>
            <w:pStyle w:val="TDC3"/>
            <w:tabs>
              <w:tab w:val="right" w:leader="dot" w:pos="9043"/>
            </w:tabs>
            <w:rPr>
              <w:rFonts w:cstheme="minorBidi"/>
              <w:noProof/>
              <w:kern w:val="2"/>
              <w:sz w:val="24"/>
              <w:szCs w:val="24"/>
              <w14:ligatures w14:val="standardContextual"/>
            </w:rPr>
          </w:pPr>
          <w:hyperlink w:anchor="_Toc200643768" w:history="1">
            <w:r w:rsidRPr="0076337C">
              <w:rPr>
                <w:rStyle w:val="Hipervnculo"/>
                <w:noProof/>
              </w:rPr>
              <w:t xml:space="preserve">2.4.1 Alineamiento de valores en la IA (IA </w:t>
            </w:r>
            <w:r w:rsidRPr="0076337C">
              <w:rPr>
                <w:rStyle w:val="Hipervnculo"/>
                <w:i/>
                <w:iCs/>
                <w:noProof/>
              </w:rPr>
              <w:t>Value Alignment</w:t>
            </w:r>
            <w:r w:rsidRPr="0076337C">
              <w:rPr>
                <w:rStyle w:val="Hipervnculo"/>
                <w:noProof/>
              </w:rPr>
              <w:t>)</w:t>
            </w:r>
            <w:r>
              <w:rPr>
                <w:noProof/>
                <w:webHidden/>
              </w:rPr>
              <w:tab/>
            </w:r>
            <w:r>
              <w:rPr>
                <w:noProof/>
                <w:webHidden/>
              </w:rPr>
              <w:fldChar w:fldCharType="begin"/>
            </w:r>
            <w:r>
              <w:rPr>
                <w:noProof/>
                <w:webHidden/>
              </w:rPr>
              <w:instrText xml:space="preserve"> PAGEREF _Toc200643768 \h </w:instrText>
            </w:r>
            <w:r>
              <w:rPr>
                <w:noProof/>
                <w:webHidden/>
              </w:rPr>
            </w:r>
            <w:r>
              <w:rPr>
                <w:noProof/>
                <w:webHidden/>
              </w:rPr>
              <w:fldChar w:fldCharType="separate"/>
            </w:r>
            <w:r>
              <w:rPr>
                <w:noProof/>
                <w:webHidden/>
              </w:rPr>
              <w:t>10</w:t>
            </w:r>
            <w:r>
              <w:rPr>
                <w:noProof/>
                <w:webHidden/>
              </w:rPr>
              <w:fldChar w:fldCharType="end"/>
            </w:r>
          </w:hyperlink>
        </w:p>
        <w:p w14:paraId="04071D34" w14:textId="0967B659"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9" w:history="1">
            <w:r w:rsidRPr="0076337C">
              <w:rPr>
                <w:rStyle w:val="Hipervnculo"/>
                <w:noProof/>
              </w:rPr>
              <w:t>2.5  Confianza en la IA</w:t>
            </w:r>
            <w:r>
              <w:rPr>
                <w:noProof/>
                <w:webHidden/>
              </w:rPr>
              <w:tab/>
            </w:r>
            <w:r>
              <w:rPr>
                <w:noProof/>
                <w:webHidden/>
              </w:rPr>
              <w:fldChar w:fldCharType="begin"/>
            </w:r>
            <w:r>
              <w:rPr>
                <w:noProof/>
                <w:webHidden/>
              </w:rPr>
              <w:instrText xml:space="preserve"> PAGEREF _Toc200643769 \h </w:instrText>
            </w:r>
            <w:r>
              <w:rPr>
                <w:noProof/>
                <w:webHidden/>
              </w:rPr>
            </w:r>
            <w:r>
              <w:rPr>
                <w:noProof/>
                <w:webHidden/>
              </w:rPr>
              <w:fldChar w:fldCharType="separate"/>
            </w:r>
            <w:r>
              <w:rPr>
                <w:noProof/>
                <w:webHidden/>
              </w:rPr>
              <w:t>11</w:t>
            </w:r>
            <w:r>
              <w:rPr>
                <w:noProof/>
                <w:webHidden/>
              </w:rPr>
              <w:fldChar w:fldCharType="end"/>
            </w:r>
          </w:hyperlink>
        </w:p>
        <w:p w14:paraId="1FF7FEAD" w14:textId="0A0F3FDC" w:rsidR="008F71F8" w:rsidRDefault="008F71F8">
          <w:pPr>
            <w:pStyle w:val="TDC1"/>
            <w:rPr>
              <w:rFonts w:asciiTheme="minorHAnsi" w:eastAsiaTheme="minorEastAsia" w:hAnsiTheme="minorHAnsi" w:cstheme="minorBidi"/>
              <w:kern w:val="2"/>
              <w:sz w:val="24"/>
              <w14:ligatures w14:val="standardContextual"/>
            </w:rPr>
          </w:pPr>
          <w:hyperlink w:anchor="_Toc200643770" w:history="1">
            <w:r w:rsidRPr="0076337C">
              <w:rPr>
                <w:rStyle w:val="Hipervnculo"/>
              </w:rPr>
              <w:t>Metodología</w:t>
            </w:r>
            <w:r>
              <w:rPr>
                <w:webHidden/>
              </w:rPr>
              <w:tab/>
            </w:r>
            <w:r>
              <w:rPr>
                <w:webHidden/>
              </w:rPr>
              <w:fldChar w:fldCharType="begin"/>
            </w:r>
            <w:r>
              <w:rPr>
                <w:webHidden/>
              </w:rPr>
              <w:instrText xml:space="preserve"> PAGEREF _Toc200643770 \h </w:instrText>
            </w:r>
            <w:r>
              <w:rPr>
                <w:webHidden/>
              </w:rPr>
            </w:r>
            <w:r>
              <w:rPr>
                <w:webHidden/>
              </w:rPr>
              <w:fldChar w:fldCharType="separate"/>
            </w:r>
            <w:r>
              <w:rPr>
                <w:webHidden/>
              </w:rPr>
              <w:t>13</w:t>
            </w:r>
            <w:r>
              <w:rPr>
                <w:webHidden/>
              </w:rPr>
              <w:fldChar w:fldCharType="end"/>
            </w:r>
          </w:hyperlink>
        </w:p>
        <w:p w14:paraId="07F201D3" w14:textId="5F792322"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71" w:history="1">
            <w:r w:rsidRPr="0076337C">
              <w:rPr>
                <w:rStyle w:val="Hipervnculo"/>
                <w:noProof/>
              </w:rPr>
              <w:t>3.1  Tecnologías utilizadas</w:t>
            </w:r>
            <w:r>
              <w:rPr>
                <w:noProof/>
                <w:webHidden/>
              </w:rPr>
              <w:tab/>
            </w:r>
            <w:r>
              <w:rPr>
                <w:noProof/>
                <w:webHidden/>
              </w:rPr>
              <w:fldChar w:fldCharType="begin"/>
            </w:r>
            <w:r>
              <w:rPr>
                <w:noProof/>
                <w:webHidden/>
              </w:rPr>
              <w:instrText xml:space="preserve"> PAGEREF _Toc200643771 \h </w:instrText>
            </w:r>
            <w:r>
              <w:rPr>
                <w:noProof/>
                <w:webHidden/>
              </w:rPr>
            </w:r>
            <w:r>
              <w:rPr>
                <w:noProof/>
                <w:webHidden/>
              </w:rPr>
              <w:fldChar w:fldCharType="separate"/>
            </w:r>
            <w:r>
              <w:rPr>
                <w:noProof/>
                <w:webHidden/>
              </w:rPr>
              <w:t>13</w:t>
            </w:r>
            <w:r>
              <w:rPr>
                <w:noProof/>
                <w:webHidden/>
              </w:rPr>
              <w:fldChar w:fldCharType="end"/>
            </w:r>
          </w:hyperlink>
        </w:p>
        <w:p w14:paraId="6A3CC05C" w14:textId="757ED728" w:rsidR="008F71F8" w:rsidRDefault="008F71F8">
          <w:pPr>
            <w:pStyle w:val="TDC3"/>
            <w:tabs>
              <w:tab w:val="right" w:leader="dot" w:pos="9043"/>
            </w:tabs>
            <w:rPr>
              <w:rFonts w:cstheme="minorBidi"/>
              <w:noProof/>
              <w:kern w:val="2"/>
              <w:sz w:val="24"/>
              <w:szCs w:val="24"/>
              <w14:ligatures w14:val="standardContextual"/>
            </w:rPr>
          </w:pPr>
          <w:hyperlink w:anchor="_Toc200643772" w:history="1">
            <w:r w:rsidRPr="0076337C">
              <w:rPr>
                <w:rStyle w:val="Hipervnculo"/>
                <w:noProof/>
              </w:rPr>
              <w:t>3.1.1 Lenguaje: Python</w:t>
            </w:r>
            <w:r>
              <w:rPr>
                <w:noProof/>
                <w:webHidden/>
              </w:rPr>
              <w:tab/>
            </w:r>
            <w:r>
              <w:rPr>
                <w:noProof/>
                <w:webHidden/>
              </w:rPr>
              <w:fldChar w:fldCharType="begin"/>
            </w:r>
            <w:r>
              <w:rPr>
                <w:noProof/>
                <w:webHidden/>
              </w:rPr>
              <w:instrText xml:space="preserve"> PAGEREF _Toc200643772 \h </w:instrText>
            </w:r>
            <w:r>
              <w:rPr>
                <w:noProof/>
                <w:webHidden/>
              </w:rPr>
            </w:r>
            <w:r>
              <w:rPr>
                <w:noProof/>
                <w:webHidden/>
              </w:rPr>
              <w:fldChar w:fldCharType="separate"/>
            </w:r>
            <w:r>
              <w:rPr>
                <w:noProof/>
                <w:webHidden/>
              </w:rPr>
              <w:t>13</w:t>
            </w:r>
            <w:r>
              <w:rPr>
                <w:noProof/>
                <w:webHidden/>
              </w:rPr>
              <w:fldChar w:fldCharType="end"/>
            </w:r>
          </w:hyperlink>
        </w:p>
        <w:p w14:paraId="37AC78EA" w14:textId="3F64CD7F" w:rsidR="008F71F8" w:rsidRDefault="008F71F8">
          <w:pPr>
            <w:pStyle w:val="TDC3"/>
            <w:tabs>
              <w:tab w:val="right" w:leader="dot" w:pos="9043"/>
            </w:tabs>
            <w:rPr>
              <w:rFonts w:cstheme="minorBidi"/>
              <w:noProof/>
              <w:kern w:val="2"/>
              <w:sz w:val="24"/>
              <w:szCs w:val="24"/>
              <w14:ligatures w14:val="standardContextual"/>
            </w:rPr>
          </w:pPr>
          <w:hyperlink w:anchor="_Toc200643773" w:history="1">
            <w:r w:rsidRPr="0076337C">
              <w:rPr>
                <w:rStyle w:val="Hipervnculo"/>
                <w:noProof/>
              </w:rPr>
              <w:t>3.1.2  Framework: Streamlit</w:t>
            </w:r>
            <w:r>
              <w:rPr>
                <w:noProof/>
                <w:webHidden/>
              </w:rPr>
              <w:tab/>
            </w:r>
            <w:r>
              <w:rPr>
                <w:noProof/>
                <w:webHidden/>
              </w:rPr>
              <w:fldChar w:fldCharType="begin"/>
            </w:r>
            <w:r>
              <w:rPr>
                <w:noProof/>
                <w:webHidden/>
              </w:rPr>
              <w:instrText xml:space="preserve"> PAGEREF _Toc200643773 \h </w:instrText>
            </w:r>
            <w:r>
              <w:rPr>
                <w:noProof/>
                <w:webHidden/>
              </w:rPr>
            </w:r>
            <w:r>
              <w:rPr>
                <w:noProof/>
                <w:webHidden/>
              </w:rPr>
              <w:fldChar w:fldCharType="separate"/>
            </w:r>
            <w:r>
              <w:rPr>
                <w:noProof/>
                <w:webHidden/>
              </w:rPr>
              <w:t>13</w:t>
            </w:r>
            <w:r>
              <w:rPr>
                <w:noProof/>
                <w:webHidden/>
              </w:rPr>
              <w:fldChar w:fldCharType="end"/>
            </w:r>
          </w:hyperlink>
        </w:p>
        <w:p w14:paraId="6EA78DA2" w14:textId="6DE67832" w:rsidR="008F71F8" w:rsidRDefault="008F71F8">
          <w:pPr>
            <w:pStyle w:val="TDC3"/>
            <w:tabs>
              <w:tab w:val="right" w:leader="dot" w:pos="9043"/>
            </w:tabs>
            <w:rPr>
              <w:rFonts w:cstheme="minorBidi"/>
              <w:noProof/>
              <w:kern w:val="2"/>
              <w:sz w:val="24"/>
              <w:szCs w:val="24"/>
              <w14:ligatures w14:val="standardContextual"/>
            </w:rPr>
          </w:pPr>
          <w:hyperlink w:anchor="_Toc200643774" w:history="1">
            <w:r w:rsidRPr="0076337C">
              <w:rPr>
                <w:rStyle w:val="Hipervnculo"/>
                <w:noProof/>
              </w:rPr>
              <w:t>3.1.3  Base de datos: Supabase</w:t>
            </w:r>
            <w:r>
              <w:rPr>
                <w:noProof/>
                <w:webHidden/>
              </w:rPr>
              <w:tab/>
            </w:r>
            <w:r>
              <w:rPr>
                <w:noProof/>
                <w:webHidden/>
              </w:rPr>
              <w:fldChar w:fldCharType="begin"/>
            </w:r>
            <w:r>
              <w:rPr>
                <w:noProof/>
                <w:webHidden/>
              </w:rPr>
              <w:instrText xml:space="preserve"> PAGEREF _Toc200643774 \h </w:instrText>
            </w:r>
            <w:r>
              <w:rPr>
                <w:noProof/>
                <w:webHidden/>
              </w:rPr>
            </w:r>
            <w:r>
              <w:rPr>
                <w:noProof/>
                <w:webHidden/>
              </w:rPr>
              <w:fldChar w:fldCharType="separate"/>
            </w:r>
            <w:r>
              <w:rPr>
                <w:noProof/>
                <w:webHidden/>
              </w:rPr>
              <w:t>14</w:t>
            </w:r>
            <w:r>
              <w:rPr>
                <w:noProof/>
                <w:webHidden/>
              </w:rPr>
              <w:fldChar w:fldCharType="end"/>
            </w:r>
          </w:hyperlink>
        </w:p>
        <w:p w14:paraId="2CF17DE2" w14:textId="3EEEF485" w:rsidR="008F71F8" w:rsidRDefault="008F71F8">
          <w:pPr>
            <w:pStyle w:val="TDC3"/>
            <w:tabs>
              <w:tab w:val="right" w:leader="dot" w:pos="9043"/>
            </w:tabs>
            <w:rPr>
              <w:rFonts w:cstheme="minorBidi"/>
              <w:noProof/>
              <w:kern w:val="2"/>
              <w:sz w:val="24"/>
              <w:szCs w:val="24"/>
              <w14:ligatures w14:val="standardContextual"/>
            </w:rPr>
          </w:pPr>
          <w:hyperlink w:anchor="_Toc200643775" w:history="1">
            <w:r w:rsidRPr="0076337C">
              <w:rPr>
                <w:rStyle w:val="Hipervnculo"/>
                <w:noProof/>
              </w:rPr>
              <w:t>3.1.4  Análisis de los datos</w:t>
            </w:r>
            <w:r>
              <w:rPr>
                <w:noProof/>
                <w:webHidden/>
              </w:rPr>
              <w:tab/>
            </w:r>
            <w:r>
              <w:rPr>
                <w:noProof/>
                <w:webHidden/>
              </w:rPr>
              <w:fldChar w:fldCharType="begin"/>
            </w:r>
            <w:r>
              <w:rPr>
                <w:noProof/>
                <w:webHidden/>
              </w:rPr>
              <w:instrText xml:space="preserve"> PAGEREF _Toc200643775 \h </w:instrText>
            </w:r>
            <w:r>
              <w:rPr>
                <w:noProof/>
                <w:webHidden/>
              </w:rPr>
            </w:r>
            <w:r>
              <w:rPr>
                <w:noProof/>
                <w:webHidden/>
              </w:rPr>
              <w:fldChar w:fldCharType="separate"/>
            </w:r>
            <w:r>
              <w:rPr>
                <w:noProof/>
                <w:webHidden/>
              </w:rPr>
              <w:t>15</w:t>
            </w:r>
            <w:r>
              <w:rPr>
                <w:noProof/>
                <w:webHidden/>
              </w:rPr>
              <w:fldChar w:fldCharType="end"/>
            </w:r>
          </w:hyperlink>
        </w:p>
        <w:p w14:paraId="47770EA8" w14:textId="4E2D09BE"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76" w:history="1">
            <w:r w:rsidRPr="0076337C">
              <w:rPr>
                <w:rStyle w:val="Hipervnculo"/>
                <w:noProof/>
              </w:rPr>
              <w:t xml:space="preserve">3.2  Estructura </w:t>
            </w:r>
            <w:r w:rsidRPr="0076337C">
              <w:rPr>
                <w:rStyle w:val="Hipervnculo"/>
                <w:bCs/>
                <w:noProof/>
              </w:rPr>
              <w:t>del aplicativo</w:t>
            </w:r>
            <w:r>
              <w:rPr>
                <w:noProof/>
                <w:webHidden/>
              </w:rPr>
              <w:tab/>
            </w:r>
            <w:r>
              <w:rPr>
                <w:noProof/>
                <w:webHidden/>
              </w:rPr>
              <w:fldChar w:fldCharType="begin"/>
            </w:r>
            <w:r>
              <w:rPr>
                <w:noProof/>
                <w:webHidden/>
              </w:rPr>
              <w:instrText xml:space="preserve"> PAGEREF _Toc200643776 \h </w:instrText>
            </w:r>
            <w:r>
              <w:rPr>
                <w:noProof/>
                <w:webHidden/>
              </w:rPr>
            </w:r>
            <w:r>
              <w:rPr>
                <w:noProof/>
                <w:webHidden/>
              </w:rPr>
              <w:fldChar w:fldCharType="separate"/>
            </w:r>
            <w:r>
              <w:rPr>
                <w:noProof/>
                <w:webHidden/>
              </w:rPr>
              <w:t>15</w:t>
            </w:r>
            <w:r>
              <w:rPr>
                <w:noProof/>
                <w:webHidden/>
              </w:rPr>
              <w:fldChar w:fldCharType="end"/>
            </w:r>
          </w:hyperlink>
        </w:p>
        <w:p w14:paraId="3D7A2EC7" w14:textId="7245F390" w:rsidR="008F71F8" w:rsidRDefault="008F71F8">
          <w:pPr>
            <w:pStyle w:val="TDC1"/>
            <w:rPr>
              <w:rFonts w:asciiTheme="minorHAnsi" w:eastAsiaTheme="minorEastAsia" w:hAnsiTheme="minorHAnsi" w:cstheme="minorBidi"/>
              <w:kern w:val="2"/>
              <w:sz w:val="24"/>
              <w14:ligatures w14:val="standardContextual"/>
            </w:rPr>
          </w:pPr>
          <w:hyperlink w:anchor="_Toc200643777" w:history="1">
            <w:r w:rsidRPr="0076337C">
              <w:rPr>
                <w:rStyle w:val="Hipervnculo"/>
              </w:rPr>
              <w:t>Diseño Experimental</w:t>
            </w:r>
            <w:r>
              <w:rPr>
                <w:webHidden/>
              </w:rPr>
              <w:tab/>
            </w:r>
            <w:r>
              <w:rPr>
                <w:webHidden/>
              </w:rPr>
              <w:fldChar w:fldCharType="begin"/>
            </w:r>
            <w:r>
              <w:rPr>
                <w:webHidden/>
              </w:rPr>
              <w:instrText xml:space="preserve"> PAGEREF _Toc200643777 \h </w:instrText>
            </w:r>
            <w:r>
              <w:rPr>
                <w:webHidden/>
              </w:rPr>
            </w:r>
            <w:r>
              <w:rPr>
                <w:webHidden/>
              </w:rPr>
              <w:fldChar w:fldCharType="separate"/>
            </w:r>
            <w:r>
              <w:rPr>
                <w:webHidden/>
              </w:rPr>
              <w:t>16</w:t>
            </w:r>
            <w:r>
              <w:rPr>
                <w:webHidden/>
              </w:rPr>
              <w:fldChar w:fldCharType="end"/>
            </w:r>
          </w:hyperlink>
        </w:p>
        <w:p w14:paraId="136169C7" w14:textId="7DD1242F"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78" w:history="1">
            <w:r w:rsidRPr="0076337C">
              <w:rPr>
                <w:rStyle w:val="Hipervnculo"/>
                <w:noProof/>
              </w:rPr>
              <w:t>4.1  Objetivos e hipótesis</w:t>
            </w:r>
            <w:r>
              <w:rPr>
                <w:noProof/>
                <w:webHidden/>
              </w:rPr>
              <w:tab/>
            </w:r>
            <w:r>
              <w:rPr>
                <w:noProof/>
                <w:webHidden/>
              </w:rPr>
              <w:fldChar w:fldCharType="begin"/>
            </w:r>
            <w:r>
              <w:rPr>
                <w:noProof/>
                <w:webHidden/>
              </w:rPr>
              <w:instrText xml:space="preserve"> PAGEREF _Toc200643778 \h </w:instrText>
            </w:r>
            <w:r>
              <w:rPr>
                <w:noProof/>
                <w:webHidden/>
              </w:rPr>
            </w:r>
            <w:r>
              <w:rPr>
                <w:noProof/>
                <w:webHidden/>
              </w:rPr>
              <w:fldChar w:fldCharType="separate"/>
            </w:r>
            <w:r>
              <w:rPr>
                <w:noProof/>
                <w:webHidden/>
              </w:rPr>
              <w:t>16</w:t>
            </w:r>
            <w:r>
              <w:rPr>
                <w:noProof/>
                <w:webHidden/>
              </w:rPr>
              <w:fldChar w:fldCharType="end"/>
            </w:r>
          </w:hyperlink>
        </w:p>
        <w:p w14:paraId="1B23B6D6" w14:textId="2B5296A9"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79" w:history="1">
            <w:r w:rsidRPr="0076337C">
              <w:rPr>
                <w:rStyle w:val="Hipervnculo"/>
                <w:noProof/>
              </w:rPr>
              <w:t>4.2  Participantes</w:t>
            </w:r>
            <w:r>
              <w:rPr>
                <w:noProof/>
                <w:webHidden/>
              </w:rPr>
              <w:tab/>
            </w:r>
            <w:r>
              <w:rPr>
                <w:noProof/>
                <w:webHidden/>
              </w:rPr>
              <w:fldChar w:fldCharType="begin"/>
            </w:r>
            <w:r>
              <w:rPr>
                <w:noProof/>
                <w:webHidden/>
              </w:rPr>
              <w:instrText xml:space="preserve"> PAGEREF _Toc200643779 \h </w:instrText>
            </w:r>
            <w:r>
              <w:rPr>
                <w:noProof/>
                <w:webHidden/>
              </w:rPr>
            </w:r>
            <w:r>
              <w:rPr>
                <w:noProof/>
                <w:webHidden/>
              </w:rPr>
              <w:fldChar w:fldCharType="separate"/>
            </w:r>
            <w:r>
              <w:rPr>
                <w:noProof/>
                <w:webHidden/>
              </w:rPr>
              <w:t>16</w:t>
            </w:r>
            <w:r>
              <w:rPr>
                <w:noProof/>
                <w:webHidden/>
              </w:rPr>
              <w:fldChar w:fldCharType="end"/>
            </w:r>
          </w:hyperlink>
        </w:p>
        <w:p w14:paraId="4429E46B" w14:textId="3C8C1338"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0" w:history="1">
            <w:r w:rsidRPr="0076337C">
              <w:rPr>
                <w:rStyle w:val="Hipervnculo"/>
                <w:noProof/>
              </w:rPr>
              <w:t>4.3  Método de reclutamiento</w:t>
            </w:r>
            <w:r>
              <w:rPr>
                <w:noProof/>
                <w:webHidden/>
              </w:rPr>
              <w:tab/>
            </w:r>
            <w:r>
              <w:rPr>
                <w:noProof/>
                <w:webHidden/>
              </w:rPr>
              <w:fldChar w:fldCharType="begin"/>
            </w:r>
            <w:r>
              <w:rPr>
                <w:noProof/>
                <w:webHidden/>
              </w:rPr>
              <w:instrText xml:space="preserve"> PAGEREF _Toc200643780 \h </w:instrText>
            </w:r>
            <w:r>
              <w:rPr>
                <w:noProof/>
                <w:webHidden/>
              </w:rPr>
            </w:r>
            <w:r>
              <w:rPr>
                <w:noProof/>
                <w:webHidden/>
              </w:rPr>
              <w:fldChar w:fldCharType="separate"/>
            </w:r>
            <w:r>
              <w:rPr>
                <w:noProof/>
                <w:webHidden/>
              </w:rPr>
              <w:t>16</w:t>
            </w:r>
            <w:r>
              <w:rPr>
                <w:noProof/>
                <w:webHidden/>
              </w:rPr>
              <w:fldChar w:fldCharType="end"/>
            </w:r>
          </w:hyperlink>
        </w:p>
        <w:p w14:paraId="162CAAF3" w14:textId="33A45DFB"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1" w:history="1">
            <w:r w:rsidRPr="0076337C">
              <w:rPr>
                <w:rStyle w:val="Hipervnculo"/>
                <w:noProof/>
              </w:rPr>
              <w:t>4.4 Recolección de datos</w:t>
            </w:r>
            <w:r>
              <w:rPr>
                <w:noProof/>
                <w:webHidden/>
              </w:rPr>
              <w:tab/>
            </w:r>
            <w:r>
              <w:rPr>
                <w:noProof/>
                <w:webHidden/>
              </w:rPr>
              <w:fldChar w:fldCharType="begin"/>
            </w:r>
            <w:r>
              <w:rPr>
                <w:noProof/>
                <w:webHidden/>
              </w:rPr>
              <w:instrText xml:space="preserve"> PAGEREF _Toc200643781 \h </w:instrText>
            </w:r>
            <w:r>
              <w:rPr>
                <w:noProof/>
                <w:webHidden/>
              </w:rPr>
            </w:r>
            <w:r>
              <w:rPr>
                <w:noProof/>
                <w:webHidden/>
              </w:rPr>
              <w:fldChar w:fldCharType="separate"/>
            </w:r>
            <w:r>
              <w:rPr>
                <w:noProof/>
                <w:webHidden/>
              </w:rPr>
              <w:t>17</w:t>
            </w:r>
            <w:r>
              <w:rPr>
                <w:noProof/>
                <w:webHidden/>
              </w:rPr>
              <w:fldChar w:fldCharType="end"/>
            </w:r>
          </w:hyperlink>
        </w:p>
        <w:p w14:paraId="4AA6EA18" w14:textId="51ECBF8F" w:rsidR="008F71F8" w:rsidRDefault="008F71F8">
          <w:pPr>
            <w:pStyle w:val="TDC1"/>
            <w:rPr>
              <w:rFonts w:asciiTheme="minorHAnsi" w:eastAsiaTheme="minorEastAsia" w:hAnsiTheme="minorHAnsi" w:cstheme="minorBidi"/>
              <w:kern w:val="2"/>
              <w:sz w:val="24"/>
              <w14:ligatures w14:val="standardContextual"/>
            </w:rPr>
          </w:pPr>
          <w:hyperlink w:anchor="_Toc200643782" w:history="1">
            <w:r w:rsidRPr="0076337C">
              <w:rPr>
                <w:rStyle w:val="Hipervnculo"/>
              </w:rPr>
              <w:t>Resultados y discusión</w:t>
            </w:r>
            <w:r>
              <w:rPr>
                <w:webHidden/>
              </w:rPr>
              <w:tab/>
            </w:r>
            <w:r>
              <w:rPr>
                <w:webHidden/>
              </w:rPr>
              <w:fldChar w:fldCharType="begin"/>
            </w:r>
            <w:r>
              <w:rPr>
                <w:webHidden/>
              </w:rPr>
              <w:instrText xml:space="preserve"> PAGEREF _Toc200643782 \h </w:instrText>
            </w:r>
            <w:r>
              <w:rPr>
                <w:webHidden/>
              </w:rPr>
            </w:r>
            <w:r>
              <w:rPr>
                <w:webHidden/>
              </w:rPr>
              <w:fldChar w:fldCharType="separate"/>
            </w:r>
            <w:r>
              <w:rPr>
                <w:webHidden/>
              </w:rPr>
              <w:t>18</w:t>
            </w:r>
            <w:r>
              <w:rPr>
                <w:webHidden/>
              </w:rPr>
              <w:fldChar w:fldCharType="end"/>
            </w:r>
          </w:hyperlink>
        </w:p>
        <w:p w14:paraId="006F6EF1" w14:textId="0A1E6246"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3" w:history="1">
            <w:r w:rsidRPr="0076337C">
              <w:rPr>
                <w:rStyle w:val="Hipervnculo"/>
                <w:noProof/>
              </w:rPr>
              <w:t>5.1 Características sociodemográficas</w:t>
            </w:r>
            <w:r>
              <w:rPr>
                <w:noProof/>
                <w:webHidden/>
              </w:rPr>
              <w:tab/>
            </w:r>
            <w:r>
              <w:rPr>
                <w:noProof/>
                <w:webHidden/>
              </w:rPr>
              <w:fldChar w:fldCharType="begin"/>
            </w:r>
            <w:r>
              <w:rPr>
                <w:noProof/>
                <w:webHidden/>
              </w:rPr>
              <w:instrText xml:space="preserve"> PAGEREF _Toc200643783 \h </w:instrText>
            </w:r>
            <w:r>
              <w:rPr>
                <w:noProof/>
                <w:webHidden/>
              </w:rPr>
            </w:r>
            <w:r>
              <w:rPr>
                <w:noProof/>
                <w:webHidden/>
              </w:rPr>
              <w:fldChar w:fldCharType="separate"/>
            </w:r>
            <w:r>
              <w:rPr>
                <w:noProof/>
                <w:webHidden/>
              </w:rPr>
              <w:t>18</w:t>
            </w:r>
            <w:r>
              <w:rPr>
                <w:noProof/>
                <w:webHidden/>
              </w:rPr>
              <w:fldChar w:fldCharType="end"/>
            </w:r>
          </w:hyperlink>
        </w:p>
        <w:p w14:paraId="4DFFCD52" w14:textId="7C1FD264"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4" w:history="1">
            <w:r w:rsidRPr="0076337C">
              <w:rPr>
                <w:rStyle w:val="Hipervnculo"/>
                <w:noProof/>
              </w:rPr>
              <w:t>5.2 Influencia del perfil del participante en la percepción sobre la IA</w:t>
            </w:r>
            <w:r>
              <w:rPr>
                <w:noProof/>
                <w:webHidden/>
              </w:rPr>
              <w:tab/>
            </w:r>
            <w:r>
              <w:rPr>
                <w:noProof/>
                <w:webHidden/>
              </w:rPr>
              <w:fldChar w:fldCharType="begin"/>
            </w:r>
            <w:r>
              <w:rPr>
                <w:noProof/>
                <w:webHidden/>
              </w:rPr>
              <w:instrText xml:space="preserve"> PAGEREF _Toc200643784 \h </w:instrText>
            </w:r>
            <w:r>
              <w:rPr>
                <w:noProof/>
                <w:webHidden/>
              </w:rPr>
            </w:r>
            <w:r>
              <w:rPr>
                <w:noProof/>
                <w:webHidden/>
              </w:rPr>
              <w:fldChar w:fldCharType="separate"/>
            </w:r>
            <w:r>
              <w:rPr>
                <w:noProof/>
                <w:webHidden/>
              </w:rPr>
              <w:t>18</w:t>
            </w:r>
            <w:r>
              <w:rPr>
                <w:noProof/>
                <w:webHidden/>
              </w:rPr>
              <w:fldChar w:fldCharType="end"/>
            </w:r>
          </w:hyperlink>
        </w:p>
        <w:p w14:paraId="69749E5A" w14:textId="0D97B358"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5" w:history="1">
            <w:r w:rsidRPr="0076337C">
              <w:rPr>
                <w:rStyle w:val="Hipervnculo"/>
                <w:noProof/>
              </w:rPr>
              <w:t>5.3 Percepción social y delegación de decisiones en la inteligencia artificial</w:t>
            </w:r>
            <w:r>
              <w:rPr>
                <w:noProof/>
                <w:webHidden/>
              </w:rPr>
              <w:tab/>
            </w:r>
            <w:r>
              <w:rPr>
                <w:noProof/>
                <w:webHidden/>
              </w:rPr>
              <w:fldChar w:fldCharType="begin"/>
            </w:r>
            <w:r>
              <w:rPr>
                <w:noProof/>
                <w:webHidden/>
              </w:rPr>
              <w:instrText xml:space="preserve"> PAGEREF _Toc200643785 \h </w:instrText>
            </w:r>
            <w:r>
              <w:rPr>
                <w:noProof/>
                <w:webHidden/>
              </w:rPr>
            </w:r>
            <w:r>
              <w:rPr>
                <w:noProof/>
                <w:webHidden/>
              </w:rPr>
              <w:fldChar w:fldCharType="separate"/>
            </w:r>
            <w:r>
              <w:rPr>
                <w:noProof/>
                <w:webHidden/>
              </w:rPr>
              <w:t>20</w:t>
            </w:r>
            <w:r>
              <w:rPr>
                <w:noProof/>
                <w:webHidden/>
              </w:rPr>
              <w:fldChar w:fldCharType="end"/>
            </w:r>
          </w:hyperlink>
        </w:p>
        <w:p w14:paraId="39EBC6A6" w14:textId="612A31EE"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6" w:history="1">
            <w:r w:rsidRPr="0076337C">
              <w:rPr>
                <w:rStyle w:val="Hipervnculo"/>
                <w:noProof/>
              </w:rPr>
              <w:t>5.4 Análisis comparativo sobre la percepción de sesgos en IA y humanos</w:t>
            </w:r>
            <w:r>
              <w:rPr>
                <w:noProof/>
                <w:webHidden/>
              </w:rPr>
              <w:tab/>
            </w:r>
            <w:r>
              <w:rPr>
                <w:noProof/>
                <w:webHidden/>
              </w:rPr>
              <w:fldChar w:fldCharType="begin"/>
            </w:r>
            <w:r>
              <w:rPr>
                <w:noProof/>
                <w:webHidden/>
              </w:rPr>
              <w:instrText xml:space="preserve"> PAGEREF _Toc200643786 \h </w:instrText>
            </w:r>
            <w:r>
              <w:rPr>
                <w:noProof/>
                <w:webHidden/>
              </w:rPr>
            </w:r>
            <w:r>
              <w:rPr>
                <w:noProof/>
                <w:webHidden/>
              </w:rPr>
              <w:fldChar w:fldCharType="separate"/>
            </w:r>
            <w:r>
              <w:rPr>
                <w:noProof/>
                <w:webHidden/>
              </w:rPr>
              <w:t>21</w:t>
            </w:r>
            <w:r>
              <w:rPr>
                <w:noProof/>
                <w:webHidden/>
              </w:rPr>
              <w:fldChar w:fldCharType="end"/>
            </w:r>
          </w:hyperlink>
        </w:p>
        <w:p w14:paraId="2530B3FC" w14:textId="44A92406" w:rsidR="008F71F8" w:rsidRDefault="008F71F8">
          <w:pPr>
            <w:pStyle w:val="TDC3"/>
            <w:tabs>
              <w:tab w:val="right" w:leader="dot" w:pos="9043"/>
            </w:tabs>
            <w:rPr>
              <w:rFonts w:cstheme="minorBidi"/>
              <w:noProof/>
              <w:kern w:val="2"/>
              <w:sz w:val="24"/>
              <w:szCs w:val="24"/>
              <w14:ligatures w14:val="standardContextual"/>
            </w:rPr>
          </w:pPr>
          <w:hyperlink w:anchor="_Toc200643787" w:history="1">
            <w:r w:rsidRPr="0076337C">
              <w:rPr>
                <w:rStyle w:val="Hipervnculo"/>
                <w:noProof/>
              </w:rPr>
              <w:t>Valoración de los principios éticos generales</w:t>
            </w:r>
            <w:r>
              <w:rPr>
                <w:noProof/>
                <w:webHidden/>
              </w:rPr>
              <w:tab/>
            </w:r>
            <w:r>
              <w:rPr>
                <w:noProof/>
                <w:webHidden/>
              </w:rPr>
              <w:fldChar w:fldCharType="begin"/>
            </w:r>
            <w:r>
              <w:rPr>
                <w:noProof/>
                <w:webHidden/>
              </w:rPr>
              <w:instrText xml:space="preserve"> PAGEREF _Toc200643787 \h </w:instrText>
            </w:r>
            <w:r>
              <w:rPr>
                <w:noProof/>
                <w:webHidden/>
              </w:rPr>
            </w:r>
            <w:r>
              <w:rPr>
                <w:noProof/>
                <w:webHidden/>
              </w:rPr>
              <w:fldChar w:fldCharType="separate"/>
            </w:r>
            <w:r>
              <w:rPr>
                <w:noProof/>
                <w:webHidden/>
              </w:rPr>
              <w:t>24</w:t>
            </w:r>
            <w:r>
              <w:rPr>
                <w:noProof/>
                <w:webHidden/>
              </w:rPr>
              <w:fldChar w:fldCharType="end"/>
            </w:r>
          </w:hyperlink>
        </w:p>
        <w:p w14:paraId="587590AE" w14:textId="75A05C30"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8" w:history="1">
            <w:r w:rsidRPr="0076337C">
              <w:rPr>
                <w:rStyle w:val="Hipervnculo"/>
                <w:noProof/>
              </w:rPr>
              <w:t>5.5 Percepción social sobre el uso y límites de las IAs con capacidad emocional</w:t>
            </w:r>
            <w:r>
              <w:rPr>
                <w:noProof/>
                <w:webHidden/>
              </w:rPr>
              <w:tab/>
            </w:r>
            <w:r>
              <w:rPr>
                <w:noProof/>
                <w:webHidden/>
              </w:rPr>
              <w:fldChar w:fldCharType="begin"/>
            </w:r>
            <w:r>
              <w:rPr>
                <w:noProof/>
                <w:webHidden/>
              </w:rPr>
              <w:instrText xml:space="preserve"> PAGEREF _Toc200643788 \h </w:instrText>
            </w:r>
            <w:r>
              <w:rPr>
                <w:noProof/>
                <w:webHidden/>
              </w:rPr>
            </w:r>
            <w:r>
              <w:rPr>
                <w:noProof/>
                <w:webHidden/>
              </w:rPr>
              <w:fldChar w:fldCharType="separate"/>
            </w:r>
            <w:r>
              <w:rPr>
                <w:noProof/>
                <w:webHidden/>
              </w:rPr>
              <w:t>25</w:t>
            </w:r>
            <w:r>
              <w:rPr>
                <w:noProof/>
                <w:webHidden/>
              </w:rPr>
              <w:fldChar w:fldCharType="end"/>
            </w:r>
          </w:hyperlink>
        </w:p>
        <w:p w14:paraId="313C3DA7" w14:textId="7576696A" w:rsidR="008F71F8" w:rsidRDefault="008F71F8">
          <w:pPr>
            <w:pStyle w:val="TDC1"/>
            <w:rPr>
              <w:rFonts w:asciiTheme="minorHAnsi" w:eastAsiaTheme="minorEastAsia" w:hAnsiTheme="minorHAnsi" w:cstheme="minorBidi"/>
              <w:kern w:val="2"/>
              <w:sz w:val="24"/>
              <w14:ligatures w14:val="standardContextual"/>
            </w:rPr>
          </w:pPr>
          <w:hyperlink w:anchor="_Toc200643789" w:history="1">
            <w:r w:rsidRPr="0076337C">
              <w:rPr>
                <w:rStyle w:val="Hipervnculo"/>
              </w:rPr>
              <w:t>Análisis e Interpretación de los resultados</w:t>
            </w:r>
            <w:r>
              <w:rPr>
                <w:webHidden/>
              </w:rPr>
              <w:tab/>
            </w:r>
            <w:r>
              <w:rPr>
                <w:webHidden/>
              </w:rPr>
              <w:fldChar w:fldCharType="begin"/>
            </w:r>
            <w:r>
              <w:rPr>
                <w:webHidden/>
              </w:rPr>
              <w:instrText xml:space="preserve"> PAGEREF _Toc200643789 \h </w:instrText>
            </w:r>
            <w:r>
              <w:rPr>
                <w:webHidden/>
              </w:rPr>
            </w:r>
            <w:r>
              <w:rPr>
                <w:webHidden/>
              </w:rPr>
              <w:fldChar w:fldCharType="separate"/>
            </w:r>
            <w:r>
              <w:rPr>
                <w:webHidden/>
              </w:rPr>
              <w:t>28</w:t>
            </w:r>
            <w:r>
              <w:rPr>
                <w:webHidden/>
              </w:rPr>
              <w:fldChar w:fldCharType="end"/>
            </w:r>
          </w:hyperlink>
        </w:p>
        <w:p w14:paraId="6F15EC5B" w14:textId="1305AA24"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90" w:history="1">
            <w:r w:rsidRPr="0076337C">
              <w:rPr>
                <w:rStyle w:val="Hipervnculo"/>
                <w:noProof/>
              </w:rPr>
              <w:t xml:space="preserve">6.1 Nivel de confianza </w:t>
            </w:r>
            <w:r w:rsidRPr="0076337C">
              <w:rPr>
                <w:rStyle w:val="Hipervnculo"/>
                <w:noProof/>
              </w:rPr>
              <w:t>y</w:t>
            </w:r>
            <w:r w:rsidRPr="0076337C">
              <w:rPr>
                <w:rStyle w:val="Hipervnculo"/>
                <w:noProof/>
              </w:rPr>
              <w:t xml:space="preserve"> percepción de sesgos según el uso de la IA</w:t>
            </w:r>
            <w:r>
              <w:rPr>
                <w:noProof/>
                <w:webHidden/>
              </w:rPr>
              <w:tab/>
            </w:r>
            <w:r>
              <w:rPr>
                <w:noProof/>
                <w:webHidden/>
              </w:rPr>
              <w:fldChar w:fldCharType="begin"/>
            </w:r>
            <w:r>
              <w:rPr>
                <w:noProof/>
                <w:webHidden/>
              </w:rPr>
              <w:instrText xml:space="preserve"> PAGEREF _Toc200643790 \h </w:instrText>
            </w:r>
            <w:r>
              <w:rPr>
                <w:noProof/>
                <w:webHidden/>
              </w:rPr>
            </w:r>
            <w:r>
              <w:rPr>
                <w:noProof/>
                <w:webHidden/>
              </w:rPr>
              <w:fldChar w:fldCharType="separate"/>
            </w:r>
            <w:r>
              <w:rPr>
                <w:noProof/>
                <w:webHidden/>
              </w:rPr>
              <w:t>28</w:t>
            </w:r>
            <w:r>
              <w:rPr>
                <w:noProof/>
                <w:webHidden/>
              </w:rPr>
              <w:fldChar w:fldCharType="end"/>
            </w:r>
          </w:hyperlink>
        </w:p>
        <w:p w14:paraId="37196435" w14:textId="7CE2C6D5"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91" w:history="1">
            <w:r w:rsidRPr="0076337C">
              <w:rPr>
                <w:rStyle w:val="Hipervnculo"/>
                <w:noProof/>
              </w:rPr>
              <w:t>6.2 Evaluación de los resultados desde un enfoque ético</w:t>
            </w:r>
            <w:r>
              <w:rPr>
                <w:noProof/>
                <w:webHidden/>
              </w:rPr>
              <w:tab/>
            </w:r>
            <w:r>
              <w:rPr>
                <w:noProof/>
                <w:webHidden/>
              </w:rPr>
              <w:fldChar w:fldCharType="begin"/>
            </w:r>
            <w:r>
              <w:rPr>
                <w:noProof/>
                <w:webHidden/>
              </w:rPr>
              <w:instrText xml:space="preserve"> PAGEREF _Toc200643791 \h </w:instrText>
            </w:r>
            <w:r>
              <w:rPr>
                <w:noProof/>
                <w:webHidden/>
              </w:rPr>
            </w:r>
            <w:r>
              <w:rPr>
                <w:noProof/>
                <w:webHidden/>
              </w:rPr>
              <w:fldChar w:fldCharType="separate"/>
            </w:r>
            <w:r>
              <w:rPr>
                <w:noProof/>
                <w:webHidden/>
              </w:rPr>
              <w:t>29</w:t>
            </w:r>
            <w:r>
              <w:rPr>
                <w:noProof/>
                <w:webHidden/>
              </w:rPr>
              <w:fldChar w:fldCharType="end"/>
            </w:r>
          </w:hyperlink>
        </w:p>
        <w:p w14:paraId="6426168D" w14:textId="32F3FAE6" w:rsidR="008F71F8" w:rsidRDefault="008F71F8">
          <w:pPr>
            <w:pStyle w:val="TDC3"/>
            <w:tabs>
              <w:tab w:val="right" w:leader="dot" w:pos="9043"/>
            </w:tabs>
            <w:rPr>
              <w:rFonts w:cstheme="minorBidi"/>
              <w:noProof/>
              <w:kern w:val="2"/>
              <w:sz w:val="24"/>
              <w:szCs w:val="24"/>
              <w14:ligatures w14:val="standardContextual"/>
            </w:rPr>
          </w:pPr>
          <w:hyperlink w:anchor="_Toc200643792" w:history="1">
            <w:r w:rsidRPr="0076337C">
              <w:rPr>
                <w:rStyle w:val="Hipervnculo"/>
                <w:noProof/>
              </w:rPr>
              <w:t>Análisis de los resultados desde los perfiles éticos</w:t>
            </w:r>
            <w:r>
              <w:rPr>
                <w:noProof/>
                <w:webHidden/>
              </w:rPr>
              <w:tab/>
            </w:r>
            <w:r>
              <w:rPr>
                <w:noProof/>
                <w:webHidden/>
              </w:rPr>
              <w:fldChar w:fldCharType="begin"/>
            </w:r>
            <w:r>
              <w:rPr>
                <w:noProof/>
                <w:webHidden/>
              </w:rPr>
              <w:instrText xml:space="preserve"> PAGEREF _Toc200643792 \h </w:instrText>
            </w:r>
            <w:r>
              <w:rPr>
                <w:noProof/>
                <w:webHidden/>
              </w:rPr>
            </w:r>
            <w:r>
              <w:rPr>
                <w:noProof/>
                <w:webHidden/>
              </w:rPr>
              <w:fldChar w:fldCharType="separate"/>
            </w:r>
            <w:r>
              <w:rPr>
                <w:noProof/>
                <w:webHidden/>
              </w:rPr>
              <w:t>29</w:t>
            </w:r>
            <w:r>
              <w:rPr>
                <w:noProof/>
                <w:webHidden/>
              </w:rPr>
              <w:fldChar w:fldCharType="end"/>
            </w:r>
          </w:hyperlink>
        </w:p>
        <w:p w14:paraId="243BFC23" w14:textId="4B8C47A3" w:rsidR="008F71F8" w:rsidRDefault="008F71F8">
          <w:pPr>
            <w:pStyle w:val="TDC1"/>
            <w:rPr>
              <w:rFonts w:asciiTheme="minorHAnsi" w:eastAsiaTheme="minorEastAsia" w:hAnsiTheme="minorHAnsi" w:cstheme="minorBidi"/>
              <w:kern w:val="2"/>
              <w:sz w:val="24"/>
              <w14:ligatures w14:val="standardContextual"/>
            </w:rPr>
          </w:pPr>
          <w:hyperlink w:anchor="_Toc200643793" w:history="1">
            <w:r w:rsidRPr="0076337C">
              <w:rPr>
                <w:rStyle w:val="Hipervnculo"/>
              </w:rPr>
              <w:t>Conclusiones y trabajos futuros</w:t>
            </w:r>
            <w:r>
              <w:rPr>
                <w:webHidden/>
              </w:rPr>
              <w:tab/>
            </w:r>
            <w:r>
              <w:rPr>
                <w:webHidden/>
              </w:rPr>
              <w:fldChar w:fldCharType="begin"/>
            </w:r>
            <w:r>
              <w:rPr>
                <w:webHidden/>
              </w:rPr>
              <w:instrText xml:space="preserve"> PAGEREF _Toc200643793 \h </w:instrText>
            </w:r>
            <w:r>
              <w:rPr>
                <w:webHidden/>
              </w:rPr>
            </w:r>
            <w:r>
              <w:rPr>
                <w:webHidden/>
              </w:rPr>
              <w:fldChar w:fldCharType="separate"/>
            </w:r>
            <w:r>
              <w:rPr>
                <w:webHidden/>
              </w:rPr>
              <w:t>32</w:t>
            </w:r>
            <w:r>
              <w:rPr>
                <w:webHidden/>
              </w:rPr>
              <w:fldChar w:fldCharType="end"/>
            </w:r>
          </w:hyperlink>
        </w:p>
        <w:p w14:paraId="486D46FD" w14:textId="2C44872F"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7"/>
          <w:footerReference w:type="default" r:id="rId18"/>
          <w:footerReference w:type="first" r:id="rId19"/>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 xml:space="preserve">Mirar si poner grafica o figura en las </w:t>
      </w:r>
      <w:proofErr w:type="spellStart"/>
      <w:r>
        <w:rPr>
          <w:i/>
          <w:color w:val="0000FF"/>
          <w:szCs w:val="22"/>
        </w:rPr>
        <w:t>imagenes</w:t>
      </w:r>
      <w:proofErr w:type="spellEnd"/>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643756"/>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1513D6A0"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r w:rsidR="006B788E" w:rsidRPr="00347D30">
        <w:rPr>
          <w:bCs/>
          <w:szCs w:val="22"/>
        </w:rPr>
        <w:t xml:space="preserve">[1]. </w:t>
      </w:r>
    </w:p>
    <w:p w14:paraId="44C9E3B6" w14:textId="77777777" w:rsidR="00895D32" w:rsidRPr="00347D30" w:rsidRDefault="00895D32">
      <w:pPr>
        <w:ind w:right="4"/>
        <w:rPr>
          <w:bCs/>
          <w:szCs w:val="22"/>
        </w:rPr>
      </w:pPr>
    </w:p>
    <w:p w14:paraId="0FCDBE98" w14:textId="5AD4D707"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r w:rsidR="00EB4113" w:rsidRPr="00347D30">
        <w:rPr>
          <w:bCs/>
          <w:szCs w:val="22"/>
        </w:rPr>
        <w:t>[2]</w:t>
      </w:r>
      <w:r w:rsidRPr="00347D30">
        <w:rPr>
          <w:bCs/>
          <w:szCs w:val="22"/>
        </w:rPr>
        <w:t>. Ante este contexto, resulta relevante preguntarse hasta qué punto la ciudadanía es consciente de los sesgos que pueden estar presentes en la inteligencia artificial</w:t>
      </w:r>
      <w:r w:rsidR="00DE2C23" w:rsidRPr="00347D30">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643757"/>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643758"/>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rPr>
          <w:szCs w:val="22"/>
        </w:rPr>
      </w:pPr>
      <w:r w:rsidRPr="0015772A">
        <w:rPr>
          <w:szCs w:val="22"/>
        </w:rPr>
        <w:t xml:space="preserve">Analizar los resultados obtenidos en el cuestionario para extraer conclusiones sobre el grado de conciencia de la ciudadanía </w:t>
      </w:r>
      <w:r w:rsidR="0015772A" w:rsidRPr="0015772A">
        <w:rPr>
          <w:szCs w:val="22"/>
        </w:rPr>
        <w:t>sobre los sesgos proporcionados por la IA y</w:t>
      </w:r>
      <w:r w:rsidR="0015772A">
        <w:rPr>
          <w:szCs w:val="22"/>
        </w:rPr>
        <w:t xml:space="preserve"> p</w:t>
      </w:r>
      <w:r w:rsidRPr="0015772A">
        <w:rPr>
          <w:szCs w:val="22"/>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643759"/>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643760"/>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7117CF1D" w14:textId="1D05BFDC" w:rsidR="000777DF" w:rsidRPr="000777DF" w:rsidRDefault="000777DF" w:rsidP="000777DF">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Pr>
          <w:szCs w:val="22"/>
        </w:rPr>
        <w:t xml:space="preserve">se introduce el concepto de la inteligencia artificial y se realiza una revisión literaria focalizada en la evolución de la IA, en la ética humana relacionada con la de la IA. </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0E84ED74" w:rsidR="000777DF" w:rsidRPr="000777DF" w:rsidRDefault="000777DF" w:rsidP="000777DF">
      <w:pPr>
        <w:pStyle w:val="Prrafodelista"/>
        <w:numPr>
          <w:ilvl w:val="0"/>
          <w:numId w:val="4"/>
        </w:numPr>
        <w:ind w:right="4"/>
        <w:rPr>
          <w:szCs w:val="22"/>
        </w:rPr>
      </w:pPr>
      <w:r>
        <w:rPr>
          <w:b/>
          <w:bCs/>
          <w:szCs w:val="22"/>
        </w:rPr>
        <w:t>Capítulo 4:</w:t>
      </w:r>
    </w:p>
    <w:p w14:paraId="32FBEC3A" w14:textId="3C5EF177" w:rsidR="000777DF" w:rsidRPr="000777DF" w:rsidRDefault="000777DF" w:rsidP="000777DF">
      <w:pPr>
        <w:pStyle w:val="Prrafodelista"/>
        <w:numPr>
          <w:ilvl w:val="0"/>
          <w:numId w:val="4"/>
        </w:numPr>
        <w:ind w:right="4"/>
        <w:rPr>
          <w:szCs w:val="22"/>
        </w:rPr>
      </w:pPr>
      <w:r>
        <w:rPr>
          <w:b/>
          <w:bCs/>
          <w:szCs w:val="22"/>
        </w:rPr>
        <w:t>Capítulo 5:</w:t>
      </w:r>
    </w:p>
    <w:p w14:paraId="54A47EF4" w14:textId="77777777" w:rsidR="00BD5C4D" w:rsidRPr="00E35E57" w:rsidRDefault="00BD5C4D">
      <w:pPr>
        <w:pBdr>
          <w:top w:val="nil"/>
          <w:left w:val="nil"/>
          <w:bottom w:val="nil"/>
          <w:right w:val="nil"/>
          <w:between w:val="nil"/>
        </w:pBdr>
        <w:ind w:right="4"/>
        <w:rPr>
          <w:color w:val="000000"/>
          <w:szCs w:val="22"/>
        </w:rPr>
      </w:pP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4"/>
          <w:footerReference w:type="first" r:id="rId25"/>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643761"/>
      <w:bookmarkEnd w:id="6"/>
      <w:r>
        <w:t>Revisión Literaria</w:t>
      </w:r>
      <w:bookmarkEnd w:id="7"/>
      <w:r w:rsidR="0090032F">
        <w:tab/>
      </w:r>
    </w:p>
    <w:p w14:paraId="2C0B6657" w14:textId="77777777" w:rsidR="0029684F" w:rsidRPr="0029684F" w:rsidRDefault="0029684F" w:rsidP="0029684F"/>
    <w:p w14:paraId="05CD3E51" w14:textId="0B7F7C94"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 legislación</w:t>
      </w:r>
      <w:r w:rsidR="00D3416E">
        <w:rPr>
          <w:szCs w:val="22"/>
        </w:rPr>
        <w:t xml:space="preserve"> y sus </w:t>
      </w:r>
      <w:r>
        <w:rPr>
          <w:szCs w:val="22"/>
        </w:rPr>
        <w:t>principales ventajas y desventajas</w:t>
      </w:r>
      <w:r w:rsidR="00D3416E">
        <w:rPr>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643762"/>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2D7FE633" w:rsidR="0029684F" w:rsidRPr="0029684F"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895D32">
        <w:rPr>
          <w:szCs w:val="22"/>
        </w:rPr>
        <w:t> </w:t>
      </w:r>
      <w:r w:rsidR="0029684F" w:rsidRPr="00347D30">
        <w:rPr>
          <w:szCs w:val="22"/>
        </w:rPr>
        <w:t>[</w:t>
      </w:r>
      <w:r w:rsidR="00347D30" w:rsidRPr="00347D30">
        <w:rPr>
          <w:szCs w:val="22"/>
        </w:rPr>
        <w:t>3</w:t>
      </w:r>
      <w:r w:rsidR="0029684F" w:rsidRPr="00347D30">
        <w:rPr>
          <w:szCs w:val="22"/>
        </w:rPr>
        <w:t xml:space="preserve">]. </w:t>
      </w:r>
      <w:r w:rsidR="0029684F" w:rsidRPr="0029684F">
        <w:rPr>
          <w:szCs w:val="22"/>
        </w:rPr>
        <w:t>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w:t>
      </w:r>
      <w:r w:rsidR="00895D32">
        <w:rPr>
          <w:szCs w:val="22"/>
        </w:rPr>
        <w:t> </w:t>
      </w:r>
      <w:r w:rsidR="0029684F" w:rsidRPr="00347D30">
        <w:rPr>
          <w:szCs w:val="22"/>
        </w:rPr>
        <w:t>[</w:t>
      </w:r>
      <w:r w:rsidR="00347D30" w:rsidRPr="00347D30">
        <w:rPr>
          <w:szCs w:val="22"/>
        </w:rPr>
        <w:t>4</w:t>
      </w:r>
      <w:r w:rsidR="0029684F" w:rsidRPr="00347D30">
        <w:rPr>
          <w:szCs w:val="22"/>
        </w:rPr>
        <w:t>]</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la primera investigación formal en el ámbito de la IA</w:t>
      </w:r>
      <w:r w:rsidR="00895D32">
        <w:rPr>
          <w:szCs w:val="22"/>
        </w:rPr>
        <w:t> </w:t>
      </w:r>
      <w:r w:rsidR="0029684F" w:rsidRPr="00347D30">
        <w:rPr>
          <w:szCs w:val="22"/>
        </w:rPr>
        <w:t>[</w:t>
      </w:r>
      <w:r w:rsidR="00347D30" w:rsidRPr="00347D30">
        <w:rPr>
          <w:szCs w:val="22"/>
        </w:rPr>
        <w:t>5</w:t>
      </w:r>
      <w:r w:rsidR="0029684F" w:rsidRPr="00347D30">
        <w:rPr>
          <w:szCs w:val="22"/>
        </w:rPr>
        <w:t>].</w:t>
      </w:r>
    </w:p>
    <w:p w14:paraId="40F09842" w14:textId="77777777" w:rsidR="0029684F" w:rsidRPr="0029684F" w:rsidRDefault="0029684F" w:rsidP="0029684F">
      <w:pPr>
        <w:rPr>
          <w:szCs w:val="22"/>
        </w:rPr>
      </w:pPr>
    </w:p>
    <w:p w14:paraId="0213800B" w14:textId="3C2127D4"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 requieren inteligencia humana, como el aprendizaje, el razonamiento y la percepción”</w:t>
      </w:r>
      <w:r w:rsidR="00895D32">
        <w:rPr>
          <w:szCs w:val="22"/>
        </w:rPr>
        <w:t> </w:t>
      </w:r>
      <w:r w:rsidR="0029684F" w:rsidRPr="00347D30">
        <w:rPr>
          <w:szCs w:val="22"/>
        </w:rPr>
        <w:t>[</w:t>
      </w:r>
      <w:r w:rsidR="00347D30" w:rsidRPr="00347D30">
        <w:rPr>
          <w:szCs w:val="22"/>
        </w:rPr>
        <w:t>3</w:t>
      </w:r>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647E3326" w:rsidR="0029684F" w:rsidRDefault="00F447B3" w:rsidP="0029684F">
      <w:pPr>
        <w:rPr>
          <w:szCs w:val="22"/>
        </w:rPr>
      </w:pPr>
      <w:r w:rsidRPr="00F447B3">
        <w:rPr>
          <w:szCs w:val="22"/>
        </w:rPr>
        <w:t>El Parlamento Europeo, en el Reglamento (UE) 2024/1689</w:t>
      </w:r>
      <w:r w:rsidR="00895D32">
        <w:rPr>
          <w:szCs w:val="22"/>
        </w:rPr>
        <w:t> </w:t>
      </w:r>
      <w:r w:rsidR="00347D30">
        <w:rPr>
          <w:szCs w:val="22"/>
        </w:rPr>
        <w:t>[6]</w:t>
      </w:r>
      <w:r w:rsidRPr="00F447B3">
        <w:rPr>
          <w:szCs w:val="22"/>
        </w:rPr>
        <w:t>,</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09374281"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 xml:space="preserve">un sistema digital que procesa y analiza información en su entorno para actuar sobre él -con cierto grado de autonomía- con el fin de alcanzar objetivos </w:t>
      </w:r>
      <w:r w:rsidR="009C0187" w:rsidRPr="00347D30">
        <w:rPr>
          <w:szCs w:val="22"/>
        </w:rPr>
        <w:t>específicos”</w:t>
      </w:r>
      <w:r w:rsidR="00895D32">
        <w:rPr>
          <w:szCs w:val="22"/>
        </w:rPr>
        <w:t> </w:t>
      </w:r>
      <w:r w:rsidR="009C0187" w:rsidRPr="00347D30">
        <w:rPr>
          <w:szCs w:val="22"/>
        </w:rPr>
        <w:t>[</w:t>
      </w:r>
      <w:r w:rsidR="00347D30" w:rsidRPr="00347D30">
        <w:rPr>
          <w:szCs w:val="22"/>
        </w:rPr>
        <w:t>7]</w:t>
      </w:r>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Entender esta variedad de enfoques 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643763"/>
      <w:commentRangeStart w:id="10"/>
      <w:r w:rsidRPr="000B5C3B">
        <w:t>2.2</w:t>
      </w:r>
      <w:r w:rsidR="000B5C3B">
        <w:t xml:space="preserve">  Evol</w:t>
      </w:r>
      <w:r w:rsidR="0029684F">
        <w:t>ución</w:t>
      </w:r>
      <w:commentRangeEnd w:id="10"/>
      <w:r w:rsidR="00D63D28">
        <w:rPr>
          <w:rStyle w:val="Refdecomentario"/>
          <w:b w:val="0"/>
        </w:rPr>
        <w:commentReference w:id="10"/>
      </w:r>
      <w:bookmarkEnd w:id="9"/>
    </w:p>
    <w:p w14:paraId="0BF6DA39" w14:textId="77777777" w:rsidR="000B5C3B" w:rsidRDefault="000B5C3B" w:rsidP="000B5C3B"/>
    <w:p w14:paraId="4DA727F8" w14:textId="7DDB6BD5"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Čapek.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w:t>
      </w:r>
      <w:r w:rsidR="00895D32">
        <w:rPr>
          <w:szCs w:val="22"/>
        </w:rPr>
        <w:t>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62CE35AA"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Computing machinery and intelligence,</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00895D32">
        <w:rPr>
          <w:szCs w:val="22"/>
        </w:rPr>
        <w:t> </w:t>
      </w:r>
      <w:r w:rsidRPr="00967250">
        <w:rPr>
          <w:szCs w:val="22"/>
          <w:highlight w:val="yellow"/>
        </w:rPr>
        <w:t>[L]</w:t>
      </w:r>
      <w:r w:rsidR="000B0BA6">
        <w:rPr>
          <w:szCs w:val="22"/>
        </w:rPr>
        <w:t>[</w:t>
      </w:r>
      <w:r w:rsidR="000B0BA6" w:rsidRPr="000B0BA6">
        <w:rPr>
          <w:szCs w:val="22"/>
          <w:highlight w:val="yellow"/>
        </w:rPr>
        <w:t>n</w:t>
      </w:r>
      <w:r w:rsidR="000B0BA6">
        <w:rPr>
          <w:szCs w:val="22"/>
        </w:rPr>
        <w:t>]</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895D32">
        <w:rPr>
          <w:szCs w:val="22"/>
        </w:rPr>
        <w:t>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Simon fueron coautores de </w:t>
      </w:r>
      <w:r w:rsidR="002E7B77" w:rsidRPr="00967250">
        <w:rPr>
          <w:i/>
          <w:iCs/>
          <w:szCs w:val="22"/>
        </w:rPr>
        <w:t>Logic Theorist</w:t>
      </w:r>
      <w:r w:rsidR="002E7B77" w:rsidRPr="00967250">
        <w:rPr>
          <w:szCs w:val="22"/>
        </w:rPr>
        <w:t>, un programa de IA diseñado para imitar las habilidades de resolución de problemas de un ser humano</w:t>
      </w:r>
      <w:r w:rsidR="00895D32">
        <w:t>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08DCD00B"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r w:rsidRPr="00B168F3">
        <w:rPr>
          <w:i/>
          <w:iCs/>
          <w:szCs w:val="22"/>
        </w:rPr>
        <w:t>List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machine learning”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sidR="00895D32">
        <w:rPr>
          <w:szCs w:val="22"/>
        </w:rPr>
        <w:t>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3E0FBAE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U</w:t>
      </w:r>
      <w:r w:rsidR="00B76E95">
        <w:rPr>
          <w:szCs w:val="22"/>
        </w:rPr>
        <w:t>ni</w:t>
      </w:r>
      <w:r w:rsidR="00B168F3">
        <w:rPr>
          <w:szCs w:val="22"/>
        </w:rPr>
        <w:t>mate”</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r w:rsidR="00B168F3" w:rsidRPr="00B76E95">
        <w:rPr>
          <w:i/>
          <w:iCs/>
          <w:szCs w:val="22"/>
        </w:rPr>
        <w:t>chatbot</w:t>
      </w:r>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Joseph Weizenbaum</w:t>
      </w:r>
      <w:r w:rsidR="00895D32">
        <w:rPr>
          <w:szCs w:val="22"/>
        </w:rPr>
        <w:t>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12EA3ED5"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r>
        <w:rPr>
          <w:i/>
          <w:iCs/>
          <w:szCs w:val="22"/>
        </w:rPr>
        <w:t>Life</w:t>
      </w:r>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w:t>
      </w:r>
      <w:r w:rsidR="00432555">
        <w:rPr>
          <w:szCs w:val="22"/>
        </w:rPr>
        <w:t xml:space="preserve"> a</w:t>
      </w:r>
      <w:r w:rsidR="00B00341" w:rsidRPr="00B00341">
        <w:rPr>
          <w:szCs w:val="22"/>
        </w:rPr>
        <w:t xml:space="preserve">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Rumelhart, Geoffrey Hinton y Ronald Williams </w:t>
      </w:r>
      <w:r>
        <w:rPr>
          <w:szCs w:val="22"/>
        </w:rPr>
        <w:t xml:space="preserve">popularizaron el algoritmo de </w:t>
      </w:r>
      <w:r w:rsidR="004D1F7E">
        <w:rPr>
          <w:szCs w:val="22"/>
        </w:rPr>
        <w:t>retropropagación</w:t>
      </w:r>
      <w:r>
        <w:rPr>
          <w:szCs w:val="22"/>
        </w:rPr>
        <w:t xml:space="preserve"> para entrenar redes neuronales multicapa,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895D32">
        <w:rPr>
          <w:szCs w:val="22"/>
        </w:rPr>
        <w:t>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5F0DD23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vigente campeón mundial de ajedrez, Gary Kasparov</w:t>
      </w:r>
      <w:r w:rsidRPr="00511116">
        <w:rPr>
          <w:rStyle w:val="Refdenotaalpie"/>
        </w:rPr>
        <w:footnoteReference w:id="4"/>
      </w:r>
      <w:r>
        <w:rPr>
          <w:szCs w:val="22"/>
        </w:rPr>
        <w:t xml:space="preserve">, en una partida de ajedrez. </w:t>
      </w:r>
      <w:r w:rsidR="00DC3374">
        <w:rPr>
          <w:szCs w:val="22"/>
        </w:rPr>
        <w:t>Lo que supuso un gran avance en el desarrollo de la IA creada para la toma de decisiones</w:t>
      </w:r>
      <w:r w:rsidR="00895D32">
        <w:rPr>
          <w:szCs w:val="22"/>
        </w:rPr>
        <w:t>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464C67CB"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DC3374">
        <w:rPr>
          <w:i/>
          <w:iCs/>
          <w:szCs w:val="22"/>
        </w:rPr>
        <w:t>big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58130852"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R</w:t>
      </w:r>
      <w:r w:rsidR="00DC3374">
        <w:rPr>
          <w:i/>
          <w:iCs/>
          <w:szCs w:val="22"/>
        </w:rPr>
        <w:t>oomba</w:t>
      </w:r>
      <w:r>
        <w:rPr>
          <w:i/>
          <w:iCs/>
          <w:szCs w:val="22"/>
        </w:rPr>
        <w:t>”</w:t>
      </w:r>
      <w:r w:rsidR="00DC3374">
        <w:rPr>
          <w:szCs w:val="22"/>
        </w:rPr>
        <w:t xml:space="preserve">. </w:t>
      </w:r>
      <w:r>
        <w:rPr>
          <w:szCs w:val="22"/>
        </w:rPr>
        <w:t xml:space="preserve">Más adelante, en 2009, </w:t>
      </w:r>
      <w:r w:rsidRPr="00ED3F4B">
        <w:rPr>
          <w:szCs w:val="22"/>
        </w:rPr>
        <w:t>Fei-Fei Li</w:t>
      </w:r>
      <w:r>
        <w:rPr>
          <w:i/>
          <w:iCs/>
          <w:szCs w:val="22"/>
        </w:rPr>
        <w:t xml:space="preserve"> </w:t>
      </w:r>
      <w:r>
        <w:rPr>
          <w:szCs w:val="22"/>
        </w:rPr>
        <w:t xml:space="preserve">lanzó al mercado una base de datos gratuita de 14 millones de imágenes llamada </w:t>
      </w:r>
      <w:r w:rsidRPr="00B22696">
        <w:rPr>
          <w:szCs w:val="22"/>
        </w:rPr>
        <w:t>imageNet</w:t>
      </w:r>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5AD06B78"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895D32">
        <w:rPr>
          <w:szCs w:val="22"/>
        </w:rPr>
        <w:t>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0C18C669"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r w:rsidR="00D97F01" w:rsidRPr="0043600C">
        <w:rPr>
          <w:i/>
          <w:iCs/>
          <w:szCs w:val="22"/>
        </w:rPr>
        <w:t>AlexNet</w:t>
      </w:r>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r w:rsidR="00D97F01" w:rsidRPr="0043600C">
        <w:rPr>
          <w:i/>
          <w:iCs/>
          <w:szCs w:val="22"/>
        </w:rPr>
        <w:t>imageNet</w:t>
      </w:r>
      <w:r w:rsidR="00D97F01" w:rsidRPr="00870E5B">
        <w:rPr>
          <w:szCs w:val="22"/>
        </w:rPr>
        <w:t xml:space="preserve"> con un rendimiento sobrehumano por primera vez. </w:t>
      </w:r>
      <w:r w:rsidR="00D97F01" w:rsidRPr="0043600C">
        <w:rPr>
          <w:szCs w:val="22"/>
        </w:rPr>
        <w:t>Este avance marcó un hito en la historia de la inteligencia artificial y aceleró el desarrollo del aprendizaje profundo</w:t>
      </w:r>
      <w:r w:rsidR="00895D32">
        <w:rPr>
          <w:szCs w:val="22"/>
        </w:rPr>
        <w:t>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1E6C35F3"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Facebook Artificial Intelligence Research)</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r w:rsidRPr="002D3003">
        <w:rPr>
          <w:i/>
          <w:iCs/>
          <w:szCs w:val="22"/>
        </w:rPr>
        <w:t>DeepMind</w:t>
      </w:r>
      <w:r w:rsidRPr="002D3003">
        <w:rPr>
          <w:szCs w:val="22"/>
        </w:rPr>
        <w:t xml:space="preserve"> sorprendió al mundo en 2016 con </w:t>
      </w:r>
      <w:r w:rsidRPr="002D3003">
        <w:rPr>
          <w:i/>
          <w:iCs/>
          <w:szCs w:val="22"/>
        </w:rPr>
        <w:t>AlphaGo</w:t>
      </w:r>
      <w:r w:rsidRPr="002D3003">
        <w:rPr>
          <w:szCs w:val="22"/>
        </w:rPr>
        <w:t>, un sistema de inteligencia artificial que derrotó al campeón mundial del juego</w:t>
      </w:r>
      <w:r w:rsidR="004D1F7E">
        <w:rPr>
          <w:szCs w:val="22"/>
        </w:rPr>
        <w:t xml:space="preserve"> </w:t>
      </w:r>
      <w:r w:rsidRPr="002D3003">
        <w:rPr>
          <w:i/>
          <w:iCs/>
          <w:szCs w:val="22"/>
        </w:rPr>
        <w:t>Go</w:t>
      </w:r>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r>
        <w:rPr>
          <w:i/>
          <w:iCs/>
          <w:szCs w:val="22"/>
        </w:rPr>
        <w:t>AlphaGo Master</w:t>
      </w:r>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r w:rsidR="00565FD7">
        <w:rPr>
          <w:i/>
          <w:iCs/>
          <w:szCs w:val="22"/>
        </w:rPr>
        <w:t>OpenIA</w:t>
      </w:r>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Generative Pre-trained Transformer</w:t>
      </w:r>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r w:rsidRPr="00652384">
        <w:rPr>
          <w:i/>
          <w:iCs/>
          <w:szCs w:val="22"/>
        </w:rPr>
        <w:t>OpenAI</w:t>
      </w:r>
      <w:r w:rsidRPr="00652384">
        <w:rPr>
          <w:szCs w:val="22"/>
        </w:rPr>
        <w:t xml:space="preserve"> lanzó </w:t>
      </w:r>
      <w:r w:rsidRPr="00652384">
        <w:rPr>
          <w:i/>
          <w:iCs/>
          <w:szCs w:val="22"/>
        </w:rPr>
        <w:t>ChatGPT</w:t>
      </w:r>
      <w:r w:rsidRPr="00652384">
        <w:rPr>
          <w:szCs w:val="22"/>
        </w:rPr>
        <w:t xml:space="preserve">, un chatbot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20B50F0B" w:rsidR="00652384" w:rsidRPr="00652384" w:rsidRDefault="00652384" w:rsidP="00652384">
      <w:pPr>
        <w:rPr>
          <w:i/>
          <w:iCs/>
          <w:szCs w:val="22"/>
        </w:rPr>
      </w:pPr>
      <w:r w:rsidRPr="00652384">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Pr>
          <w:szCs w:val="22"/>
        </w:rPr>
        <w:t> </w:t>
      </w:r>
      <w:r w:rsidRPr="00652384">
        <w:rPr>
          <w:szCs w:val="22"/>
          <w:highlight w:val="yellow"/>
        </w:rPr>
        <w:t>[</w:t>
      </w:r>
      <w:r w:rsidR="00F11970">
        <w:rPr>
          <w:szCs w:val="22"/>
          <w:highlight w:val="yellow"/>
        </w:rPr>
        <w:t>t</w:t>
      </w:r>
      <w:r w:rsidRPr="00652384">
        <w:rPr>
          <w:szCs w:val="22"/>
          <w:highlight w:val="yellow"/>
        </w:rPr>
        <w:t>].</w:t>
      </w:r>
      <w:r w:rsidRPr="00652384">
        <w:rPr>
          <w:szCs w:val="22"/>
        </w:rPr>
        <w:t xml:space="preserve"> </w:t>
      </w:r>
      <w:r w:rsidR="00D913A4">
        <w:rPr>
          <w:szCs w:val="22"/>
        </w:rPr>
        <w:t xml:space="preserve">Modelo que </w:t>
      </w:r>
      <w:r w:rsidR="00F11970">
        <w:rPr>
          <w:szCs w:val="22"/>
        </w:rPr>
        <w:t xml:space="preserve">integró </w:t>
      </w:r>
      <w:r w:rsidR="00F11970">
        <w:rPr>
          <w:i/>
          <w:iCs/>
          <w:szCs w:val="22"/>
        </w:rPr>
        <w:t>Microsoft</w:t>
      </w:r>
      <w:r w:rsidR="00F11970">
        <w:rPr>
          <w:szCs w:val="22"/>
        </w:rPr>
        <w:t xml:space="preserve"> en su asistente, </w:t>
      </w:r>
      <w:r w:rsidR="00F11970">
        <w:rPr>
          <w:i/>
          <w:iCs/>
          <w:szCs w:val="22"/>
        </w:rPr>
        <w:t>Copilot</w:t>
      </w:r>
      <w:r w:rsidR="00895D32">
        <w:rPr>
          <w:szCs w:val="22"/>
        </w:rPr>
        <w:t> </w:t>
      </w:r>
      <w:r w:rsidR="00F11970" w:rsidRPr="00652384">
        <w:rPr>
          <w:szCs w:val="22"/>
          <w:highlight w:val="yellow"/>
        </w:rPr>
        <w:t>[</w:t>
      </w:r>
      <w:r w:rsidR="00F11970" w:rsidRPr="00D913A4">
        <w:rPr>
          <w:szCs w:val="22"/>
          <w:highlight w:val="yellow"/>
        </w:rPr>
        <w:t>s</w:t>
      </w:r>
      <w:r w:rsidR="00F11970" w:rsidRPr="00652384">
        <w:rPr>
          <w:szCs w:val="22"/>
          <w:highlight w:val="yellow"/>
        </w:rPr>
        <w:t>].</w:t>
      </w:r>
      <w:r w:rsidR="00F11970">
        <w:rPr>
          <w:szCs w:val="22"/>
        </w:rPr>
        <w:t xml:space="preserve"> </w:t>
      </w:r>
      <w:r w:rsidRPr="00652384">
        <w:rPr>
          <w:szCs w:val="22"/>
        </w:rPr>
        <w:t xml:space="preserve">Por otro lado, </w:t>
      </w:r>
      <w:r w:rsidRPr="00652384">
        <w:rPr>
          <w:i/>
          <w:iCs/>
          <w:szCs w:val="22"/>
        </w:rPr>
        <w:t>Google DeepMind</w:t>
      </w:r>
      <w:r w:rsidRPr="00652384">
        <w:rPr>
          <w:szCs w:val="22"/>
        </w:rPr>
        <w:t xml:space="preserve"> presentó </w:t>
      </w:r>
      <w:r w:rsidRPr="00652384">
        <w:rPr>
          <w:b/>
          <w:bCs/>
          <w:szCs w:val="22"/>
        </w:rPr>
        <w:t>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0"/>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1"/>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2"/>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0771D9" w:rsidRDefault="00800C0F" w:rsidP="005351C5">
      <w:pPr>
        <w:jc w:val="center"/>
        <w:rPr>
          <w:i/>
          <w:iCs/>
          <w:color w:val="404040" w:themeColor="text1" w:themeTint="BF"/>
          <w:sz w:val="20"/>
          <w:szCs w:val="20"/>
        </w:rPr>
      </w:pPr>
      <w:r w:rsidRPr="000771D9">
        <w:rPr>
          <w:b/>
          <w:bCs/>
          <w:i/>
          <w:iCs/>
          <w:color w:val="404040" w:themeColor="text1" w:themeTint="BF"/>
          <w:sz w:val="20"/>
          <w:szCs w:val="20"/>
        </w:rPr>
        <w:t>Figura 1.1:</w:t>
      </w:r>
      <w:r w:rsidRPr="000771D9">
        <w:rPr>
          <w:i/>
          <w:iCs/>
          <w:color w:val="404040" w:themeColor="text1" w:themeTint="BF"/>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1" w:name="_2.3_Categorías_éticas"/>
      <w:bookmarkStart w:id="12" w:name="_Hlk199525127"/>
      <w:bookmarkStart w:id="13" w:name="_Toc200643764"/>
      <w:bookmarkEnd w:id="11"/>
      <w:r w:rsidRPr="006E3190">
        <w:t>2.</w:t>
      </w:r>
      <w:r w:rsidR="002B41E6">
        <w:t>3</w:t>
      </w:r>
      <w:r w:rsidRPr="006E3190">
        <w:t xml:space="preserve"> </w:t>
      </w:r>
      <w:r w:rsidR="00F42890">
        <w:t>Categorías</w:t>
      </w:r>
      <w:r w:rsidR="003A1FBC">
        <w:t xml:space="preserve"> éticas</w:t>
      </w:r>
      <w:bookmarkEnd w:id="13"/>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020064FF"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el esfuerzo por guiar nuestras acciones usando la razón.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12"/>
    <w:p w14:paraId="774C8CE5" w14:textId="77777777" w:rsidR="007E1A40" w:rsidRDefault="007E1A40" w:rsidP="00342DB7"/>
    <w:p w14:paraId="35EFE6E6" w14:textId="1CD62F6D" w:rsidR="003B6F51" w:rsidRDefault="00C30BDD" w:rsidP="00342DB7">
      <w:pPr>
        <w:pStyle w:val="Ttulo3"/>
      </w:pPr>
      <w:bookmarkStart w:id="14" w:name="_Toc200643765"/>
      <w:r>
        <w:t>2.</w:t>
      </w:r>
      <w:r w:rsidR="002B41E6">
        <w:t>3</w:t>
      </w:r>
      <w:r>
        <w:t>.1 Principales teorías éticas</w:t>
      </w:r>
      <w:bookmarkEnd w:id="14"/>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2084190E"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95D32">
        <w:rPr>
          <w:szCs w:val="22"/>
        </w:rPr>
        <w:t> </w:t>
      </w:r>
      <w:r w:rsidR="008C6C90">
        <w:rPr>
          <w:szCs w:val="22"/>
        </w:rPr>
        <w:t>[</w:t>
      </w:r>
      <w:r w:rsidR="008C6C90" w:rsidRPr="008C6C90">
        <w:rPr>
          <w:szCs w:val="22"/>
          <w:highlight w:val="yellow"/>
        </w:rPr>
        <w:t>a1</w:t>
      </w:r>
      <w:r w:rsidR="008C6C90">
        <w:rPr>
          <w:szCs w:val="22"/>
        </w:rPr>
        <w:t>]</w:t>
      </w:r>
      <w:r w:rsidR="008C6C90" w:rsidRPr="008C6C90">
        <w:rPr>
          <w:szCs w:val="22"/>
        </w:rPr>
        <w:t>.</w:t>
      </w:r>
    </w:p>
    <w:p w14:paraId="7BA4B58F" w14:textId="01244A99" w:rsidR="00F77CDD" w:rsidRDefault="00F77CDD" w:rsidP="0012697B">
      <w:pPr>
        <w:rPr>
          <w:szCs w:val="22"/>
        </w:rPr>
      </w:pPr>
      <w:r w:rsidRPr="00F77CDD">
        <w:rPr>
          <w:szCs w:val="22"/>
        </w:rPr>
        <w:t>En resumen, el utilitarismo juzga la moralidad buscando maximizar la felicidad y minimizar el sufrimiento para el mayor número posible de personas</w:t>
      </w:r>
      <w:r w:rsidR="00432555">
        <w:rPr>
          <w:szCs w:val="22"/>
        </w:rPr>
        <w:t> </w:t>
      </w:r>
      <w:r w:rsidRPr="00F77CDD">
        <w:rPr>
          <w:szCs w:val="22"/>
        </w:rPr>
        <w:t>[</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z].</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F98FDFB"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5ABCF788"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Por lo que tiene como objetivo cuidar desde una perspectiva más individual y no colectiva</w:t>
      </w:r>
      <w:r w:rsidR="00895D32">
        <w:rPr>
          <w:szCs w:val="22"/>
        </w:rPr>
        <w:t>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282A6B67"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Pr>
          <w:szCs w:val="22"/>
        </w:rPr>
        <w:t> </w:t>
      </w:r>
      <w:r w:rsidR="00F03FA4" w:rsidRPr="00F03FA4">
        <w:rPr>
          <w:szCs w:val="22"/>
        </w:rPr>
        <w:t>[</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5" w:name="_Toc200643766"/>
      <w:r>
        <w:t>2.</w:t>
      </w:r>
      <w:r w:rsidR="002B41E6">
        <w:t>3</w:t>
      </w:r>
      <w:r>
        <w:t>.2 Perfiles éticos dentro de la sociedad</w:t>
      </w:r>
      <w:bookmarkEnd w:id="15"/>
    </w:p>
    <w:p w14:paraId="22C4B566" w14:textId="77777777" w:rsidR="00342DB7" w:rsidRPr="00342DB7" w:rsidRDefault="00342DB7" w:rsidP="00342DB7"/>
    <w:p w14:paraId="11391B45" w14:textId="6E08678A"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w:t>
      </w:r>
      <w:r w:rsidR="00895D32">
        <w:rPr>
          <w:szCs w:val="22"/>
        </w:rPr>
        <w:t> </w:t>
      </w:r>
      <w:r w:rsidRPr="00DD3DFB">
        <w:rPr>
          <w:szCs w:val="22"/>
        </w:rPr>
        <w:t>[</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6"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669757F4" w:rsidR="00B65ADA" w:rsidRPr="00B65ADA" w:rsidRDefault="00DD3DFB" w:rsidP="00040177">
      <w:pPr>
        <w:numPr>
          <w:ilvl w:val="0"/>
          <w:numId w:val="14"/>
        </w:numPr>
        <w:rPr>
          <w:szCs w:val="22"/>
        </w:rPr>
      </w:pPr>
      <w:bookmarkStart w:id="17"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Además, creen que la virtud no es algo innato, sino que se cultiva a través de la educación, la experiencia y el esfuerzo constante</w:t>
      </w:r>
      <w:r w:rsidR="00895D32">
        <w:rPr>
          <w:szCs w:val="22"/>
        </w:rPr>
        <w:t>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7"/>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6"/>
    <w:p w14:paraId="049FC7D3" w14:textId="77777777" w:rsidR="00DD3DFB" w:rsidRPr="00DD3DFB" w:rsidRDefault="00DD3DFB" w:rsidP="00DD3DFB">
      <w:pPr>
        <w:rPr>
          <w:szCs w:val="22"/>
        </w:rPr>
      </w:pPr>
    </w:p>
    <w:p w14:paraId="7563F140" w14:textId="1998E129" w:rsidR="003B6F51"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8" w:name="_2.4__Ética"/>
      <w:bookmarkStart w:id="19" w:name="_Toc200643767"/>
      <w:bookmarkEnd w:id="18"/>
      <w:r>
        <w:t xml:space="preserve">2.4  Ética </w:t>
      </w:r>
      <w:r w:rsidR="00DE6F59">
        <w:t xml:space="preserve">en la </w:t>
      </w:r>
      <w:r>
        <w:t>IA</w:t>
      </w:r>
      <w:bookmarkEnd w:id="19"/>
      <w:r>
        <w:t xml:space="preserve"> </w:t>
      </w:r>
    </w:p>
    <w:p w14:paraId="2908258A" w14:textId="77777777" w:rsidR="00C30BDD" w:rsidRDefault="00C30BDD" w:rsidP="00C45D84"/>
    <w:p w14:paraId="46AC371C" w14:textId="074C7E47"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 puñal precedió a la conciencia del imperativo categórico (“no matarás”), lo que daba a entender que</w:t>
      </w:r>
      <w:r w:rsidRPr="002524B4">
        <w:rPr>
          <w:szCs w:val="22"/>
        </w:rPr>
        <w:t xml:space="preserve"> los avances tecnológicos se anticiparon a las orientaciones morales de </w:t>
      </w:r>
      <w:r w:rsidR="00895D32" w:rsidRPr="002524B4">
        <w:rPr>
          <w:szCs w:val="22"/>
        </w:rPr>
        <w:t>cómo</w:t>
      </w:r>
      <w:r w:rsidRPr="002524B4">
        <w:rPr>
          <w:szCs w:val="22"/>
        </w:rPr>
        <w:t xml:space="preserve">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 en el contexto de la Unión Europea,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r w:rsidRPr="00F35A54">
        <w:rPr>
          <w:i/>
          <w:iCs/>
          <w:szCs w:val="22"/>
        </w:rPr>
        <w:t>Ethical Framework for a Good AI Society: Opportunities, Risks, Principles and Recommendations</w:t>
      </w:r>
      <w:r w:rsidRPr="00F069C5">
        <w:rPr>
          <w:szCs w:val="22"/>
        </w:rPr>
        <w:t>”. En abril de 2019, la Comisión Europea presentó las “</w:t>
      </w:r>
      <w:r w:rsidRPr="00F35A54">
        <w:rPr>
          <w:i/>
          <w:iCs/>
          <w:szCs w:val="22"/>
        </w:rPr>
        <w:t>Ethics Guidelines for Trustworthy AI</w:t>
      </w:r>
      <w:r w:rsidRPr="00F069C5">
        <w:rPr>
          <w:szCs w:val="22"/>
        </w:rPr>
        <w:t xml:space="preserve">”, elaboradas por el </w:t>
      </w:r>
      <w:r w:rsidRPr="00F35A54">
        <w:rPr>
          <w:i/>
          <w:iCs/>
          <w:szCs w:val="22"/>
        </w:rPr>
        <w:t>High-Level Expert Group on Artificial Intelligence</w:t>
      </w:r>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emergentes</w:t>
      </w:r>
      <w:r w:rsidR="003A07B8" w:rsidRPr="002524B4">
        <w:rPr>
          <w:szCs w:val="22"/>
        </w:rPr>
        <w:t xml:space="preserve"> durante la conferencia General de la UNESCO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alcance mundial en materia de la ética de </w:t>
      </w:r>
      <w:r w:rsidR="00F35A54">
        <w:rPr>
          <w:szCs w:val="22"/>
        </w:rPr>
        <w:t>la</w:t>
      </w:r>
      <w:r w:rsidRPr="002524B4">
        <w:rPr>
          <w:szCs w:val="22"/>
        </w:rPr>
        <w:t xml:space="preserve"> IA, conocida como </w:t>
      </w:r>
      <w:r w:rsidR="003A07B8" w:rsidRPr="002524B4">
        <w:rPr>
          <w:szCs w:val="22"/>
        </w:rPr>
        <w:t>“</w:t>
      </w:r>
      <w:r w:rsidR="003A07B8" w:rsidRPr="002524B4">
        <w:rPr>
          <w:i/>
          <w:iCs/>
          <w:szCs w:val="22"/>
        </w:rPr>
        <w:t>The Recommendation on the Ethics of Artificial Intelligence”</w:t>
      </w:r>
      <w:r w:rsidR="003A07B8" w:rsidRPr="002524B4">
        <w:rPr>
          <w:szCs w:val="22"/>
        </w:rPr>
        <w:t xml:space="preserve">. Esta fue aprobada por unanimidad 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001F4FCD" w:rsidRPr="001F4FCD">
        <w:rPr>
          <w:szCs w:val="22"/>
        </w:rPr>
        <w:t xml:space="preserve"> 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3"/>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7A5A23F7" w14:textId="448F93DE"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sidR="00895D32">
        <w:rPr>
          <w:szCs w:val="22"/>
        </w:rPr>
        <w:t> </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20" w:name="_Toc200643768"/>
      <w:r>
        <w:t xml:space="preserve">2.4.1 Alineamiento de valores en la IA (IA </w:t>
      </w:r>
      <w:r w:rsidRPr="007C524F">
        <w:rPr>
          <w:i/>
          <w:iCs/>
        </w:rPr>
        <w:t xml:space="preserve">Value </w:t>
      </w:r>
      <w:r w:rsidRPr="007C524F">
        <w:rPr>
          <w:i/>
          <w:iCs/>
          <w:sz w:val="24"/>
        </w:rPr>
        <w:t>Alignment</w:t>
      </w:r>
      <w:r>
        <w:t>)</w:t>
      </w:r>
      <w:bookmarkEnd w:id="20"/>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o. Este concepto es fundamental para poder asegurar que el comportamiento de la IA sigue y respeta los valores humanos [</w:t>
      </w:r>
      <w:r w:rsidR="00DA6006" w:rsidRPr="00F35A54">
        <w:rPr>
          <w:szCs w:val="22"/>
          <w:highlight w:val="yellow"/>
        </w:rPr>
        <w:t>a12</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77777777" w:rsidR="00D63D28" w:rsidRDefault="00F872CA" w:rsidP="00D63D28">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2D7EB1A0">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Integrar los valores humanos en los procesos de la IA de manera continua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15C4F282"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Pr>
          <w:szCs w:val="22"/>
        </w:rPr>
        <w:t>ó</w:t>
      </w:r>
      <w:r w:rsidRPr="00B978AB">
        <w:rPr>
          <w:szCs w:val="22"/>
        </w:rPr>
        <w:t xml:space="preserve">lo han orientado reflexiones académicas, sino que también han influido en la elaboración de marcos regulatorios concretos </w:t>
      </w:r>
      <w:r w:rsidRPr="00684E17">
        <w:rPr>
          <w:szCs w:val="22"/>
        </w:rPr>
        <w:t>[</w:t>
      </w:r>
      <w:r w:rsidRPr="00684E17">
        <w:rPr>
          <w:szCs w:val="22"/>
          <w:highlight w:val="yellow"/>
        </w:rPr>
        <w:t>a12</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r w:rsidRPr="00B978AB">
        <w:rPr>
          <w:szCs w:val="22"/>
        </w:rPr>
        <w:t xml:space="preserve">En el contexto occidental, el cristianismo, el islam y el judaísmo han contribuido a la configuración de principios éticos. </w:t>
      </w:r>
      <w:r w:rsidR="00766F28" w:rsidRPr="00B978AB">
        <w:rPr>
          <w:szCs w:val="22"/>
        </w:rPr>
        <w:t>Además, también influyen aspectos religiosos, como el cristianismo, el islam y el judaísmo. En cambio, en países orientales, se ve influenciado por el confucianismo, el budismo y el hinduismo.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1A13F680"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En el ámbito legislativo, las leyes relacionadas con la IA debe</w:t>
      </w:r>
      <w:r w:rsidR="00EB1644">
        <w:rPr>
          <w:szCs w:val="22"/>
        </w:rPr>
        <w:t>n</w:t>
      </w:r>
      <w:r w:rsidR="00ED53AC" w:rsidRPr="00B978AB">
        <w:rPr>
          <w:szCs w:val="22"/>
        </w:rPr>
        <w:t xml:space="preserve"> de ser diseñadas en función de la región en la cual opere esa tecnología. </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1" w:name="_2.5__Confianza"/>
      <w:bookmarkStart w:id="22" w:name="_Toc200643769"/>
      <w:bookmarkEnd w:id="21"/>
      <w:r>
        <w:t>2.5  C</w:t>
      </w:r>
      <w:r w:rsidRPr="007F6A7E">
        <w:t>onfianza en la IA</w:t>
      </w:r>
      <w:bookmarkEnd w:id="22"/>
    </w:p>
    <w:p w14:paraId="0746D140" w14:textId="77777777" w:rsidR="00D63D28" w:rsidRDefault="00D63D28" w:rsidP="007F6A7E">
      <w:pPr>
        <w:rPr>
          <w:b/>
          <w:szCs w:val="22"/>
        </w:rPr>
      </w:pPr>
    </w:p>
    <w:p w14:paraId="62369E96" w14:textId="4217589E" w:rsidR="00A622B7" w:rsidRPr="00DB5A14" w:rsidRDefault="00D63D28" w:rsidP="00446552">
      <w:pPr>
        <w:rPr>
          <w:bCs/>
          <w:szCs w:val="22"/>
        </w:rPr>
      </w:pPr>
      <w:r>
        <w:rPr>
          <w:bCs/>
          <w:szCs w:val="22"/>
        </w:rPr>
        <w:t>Según la RAE la confianza es la “</w:t>
      </w:r>
      <w:r w:rsidRPr="00D63D28">
        <w:rPr>
          <w:bCs/>
          <w:i/>
          <w:iCs/>
          <w:szCs w:val="22"/>
        </w:rPr>
        <w:t>esperanza firme que se tiene en alguien o algo</w:t>
      </w:r>
      <w:r>
        <w:rPr>
          <w:bCs/>
          <w:szCs w:val="22"/>
        </w:rPr>
        <w:t>”.</w:t>
      </w:r>
      <w:r w:rsidR="00B83710">
        <w:rPr>
          <w:bCs/>
          <w:szCs w:val="22"/>
        </w:rPr>
        <w:t xml:space="preserve"> </w:t>
      </w:r>
      <w:r w:rsidR="00B83710" w:rsidRPr="00DB5A14">
        <w:rPr>
          <w:bCs/>
          <w:szCs w:val="22"/>
        </w:rPr>
        <w:t xml:space="preserve">En el contexto de la inteligencia artificial (IA), este concepto se refiere a </w:t>
      </w:r>
      <w:r w:rsidR="00DB5A14" w:rsidRPr="00DB5A14">
        <w:rPr>
          <w:bCs/>
          <w:szCs w:val="22"/>
        </w:rPr>
        <w:t>“</w:t>
      </w:r>
      <w:r w:rsidR="00DB5A14" w:rsidRPr="00DB5A14">
        <w:rPr>
          <w:bCs/>
          <w:i/>
          <w:iCs/>
          <w:szCs w:val="22"/>
        </w:rPr>
        <w:t>la disposición de las personas para aceptar la IA, creer en las sugerencias y decisiones generadas por el sistema, compartir tareas, aportar información y dar apoyo a dicha tecnología</w:t>
      </w:r>
      <w:r w:rsidR="00DB5A14">
        <w:rPr>
          <w:bCs/>
          <w:szCs w:val="22"/>
        </w:rPr>
        <w:t>”</w:t>
      </w:r>
      <w:r w:rsidR="00A622B7" w:rsidRPr="00DB5A14">
        <w:rPr>
          <w:bCs/>
          <w:szCs w:val="22"/>
        </w:rPr>
        <w:t xml:space="preserve"> [</w:t>
      </w:r>
      <w:r w:rsidR="00A622B7" w:rsidRPr="00DB5A14">
        <w:rPr>
          <w:bCs/>
          <w:szCs w:val="22"/>
          <w:highlight w:val="yellow"/>
        </w:rPr>
        <w:t>a</w:t>
      </w:r>
      <w:r w:rsidR="007819FE" w:rsidRPr="00DB5A14">
        <w:rPr>
          <w:bCs/>
          <w:szCs w:val="22"/>
          <w:highlight w:val="yellow"/>
        </w:rPr>
        <w:t>19</w:t>
      </w:r>
      <w:r w:rsidR="00A622B7" w:rsidRPr="00DB5A14">
        <w:rPr>
          <w:bCs/>
          <w:szCs w:val="22"/>
        </w:rPr>
        <w:t>]</w:t>
      </w:r>
      <w:r w:rsidR="00DB5A14" w:rsidRPr="00DB5A14">
        <w:rPr>
          <w:bCs/>
          <w:szCs w:val="22"/>
        </w:rPr>
        <w:t xml:space="preserve">. </w:t>
      </w:r>
    </w:p>
    <w:p w14:paraId="06DB0176" w14:textId="77777777" w:rsidR="00A622B7" w:rsidRDefault="00A622B7" w:rsidP="00446552">
      <w:pPr>
        <w:rPr>
          <w:bCs/>
          <w:szCs w:val="22"/>
        </w:rPr>
      </w:pPr>
    </w:p>
    <w:p w14:paraId="74200F8E" w14:textId="66780EF8" w:rsidR="00446552" w:rsidRDefault="009D6736" w:rsidP="00446552">
      <w:pPr>
        <w:rPr>
          <w:bCs/>
          <w:szCs w:val="22"/>
        </w:rPr>
      </w:pPr>
      <w:r>
        <w:rPr>
          <w:bCs/>
          <w:szCs w:val="22"/>
        </w:rPr>
        <w:t>El aumento de la IA generativa ha complicado su credibilidad, sobre todo por su capacidad de generar información falsa que parece totalmente cierta [</w:t>
      </w:r>
      <w:r w:rsidRPr="009D6736">
        <w:rPr>
          <w:bCs/>
          <w:szCs w:val="22"/>
          <w:highlight w:val="yellow"/>
        </w:rPr>
        <w:t>a22</w:t>
      </w:r>
      <w:r>
        <w:rPr>
          <w:bCs/>
          <w:szCs w:val="22"/>
        </w:rPr>
        <w:t xml:space="preserve">]. </w:t>
      </w:r>
      <w:r w:rsidR="00CF05EF">
        <w:rPr>
          <w:bCs/>
          <w:szCs w:val="22"/>
        </w:rPr>
        <w:t>La confianza en la IA no solo se basa en una consideración ética no técnica</w:t>
      </w:r>
      <w:r w:rsidR="00812344">
        <w:rPr>
          <w:bCs/>
          <w:szCs w:val="22"/>
        </w:rPr>
        <w:t xml:space="preserve">, sino que también </w:t>
      </w:r>
      <w:r w:rsidR="00446552">
        <w:rPr>
          <w:bCs/>
          <w:szCs w:val="22"/>
        </w:rPr>
        <w:t xml:space="preserve">abarca </w:t>
      </w:r>
      <w:r w:rsidR="00812344">
        <w:rPr>
          <w:bCs/>
          <w:szCs w:val="22"/>
        </w:rPr>
        <w:t>ámbitos como la transparencia</w:t>
      </w:r>
      <w:r w:rsidR="00446552">
        <w:rPr>
          <w:bCs/>
          <w:szCs w:val="22"/>
        </w:rPr>
        <w:t xml:space="preserve">, </w:t>
      </w:r>
      <w:r w:rsidR="00446552" w:rsidRPr="00446552">
        <w:rPr>
          <w:bCs/>
          <w:szCs w:val="22"/>
        </w:rPr>
        <w:t xml:space="preserve">la </w:t>
      </w:r>
      <w:r w:rsidR="00446552">
        <w:rPr>
          <w:bCs/>
          <w:szCs w:val="22"/>
        </w:rPr>
        <w:t>i</w:t>
      </w:r>
      <w:r w:rsidR="00446552" w:rsidRPr="00446552">
        <w:rPr>
          <w:bCs/>
          <w:szCs w:val="22"/>
        </w:rPr>
        <w:t>nterpretabilidad</w:t>
      </w:r>
      <w:r w:rsidR="00446552">
        <w:rPr>
          <w:bCs/>
          <w:szCs w:val="22"/>
        </w:rPr>
        <w:t xml:space="preserve"> y el cumplimiento de las regulaciones legales y técnicas </w:t>
      </w:r>
      <w:r w:rsidR="00CF05EF">
        <w:rPr>
          <w:bCs/>
          <w:szCs w:val="22"/>
        </w:rPr>
        <w:t>[</w:t>
      </w:r>
      <w:r w:rsidR="00CF05EF" w:rsidRPr="00CF05EF">
        <w:rPr>
          <w:bCs/>
          <w:szCs w:val="22"/>
          <w:highlight w:val="yellow"/>
        </w:rPr>
        <w:t>a20</w:t>
      </w:r>
      <w:r w:rsidR="00CF05EF">
        <w:rPr>
          <w:bCs/>
          <w:szCs w:val="22"/>
        </w:rPr>
        <w:t>]</w:t>
      </w:r>
      <w:r w:rsidR="00446552">
        <w:rPr>
          <w:bCs/>
          <w:szCs w:val="22"/>
        </w:rPr>
        <w:t>[</w:t>
      </w:r>
      <w:r w:rsidR="00446552" w:rsidRPr="00446552">
        <w:rPr>
          <w:bCs/>
          <w:szCs w:val="22"/>
          <w:highlight w:val="yellow"/>
        </w:rPr>
        <w:t>a21</w:t>
      </w:r>
      <w:r w:rsidR="00446552">
        <w:rPr>
          <w:bCs/>
          <w:szCs w:val="22"/>
        </w:rPr>
        <w:t>].</w:t>
      </w:r>
    </w:p>
    <w:p w14:paraId="39192AD0" w14:textId="77777777" w:rsidR="00E46B5A" w:rsidRDefault="00E46B5A" w:rsidP="00446552">
      <w:pPr>
        <w:rPr>
          <w:bCs/>
          <w:szCs w:val="22"/>
        </w:rPr>
      </w:pPr>
    </w:p>
    <w:p w14:paraId="78A99AD5" w14:textId="5DF6884F" w:rsidR="00601AFF" w:rsidRDefault="00E46B5A" w:rsidP="00446552">
      <w:pPr>
        <w:rPr>
          <w:bCs/>
          <w:szCs w:val="22"/>
        </w:rPr>
      </w:pPr>
      <w:r>
        <w:rPr>
          <w:bCs/>
          <w:szCs w:val="22"/>
        </w:rPr>
        <w:t xml:space="preserve">Hoy en día los usuarios más activos en el uso de la IA </w:t>
      </w:r>
      <w:r w:rsidR="00616C41">
        <w:rPr>
          <w:bCs/>
          <w:szCs w:val="22"/>
        </w:rPr>
        <w:t>son los</w:t>
      </w:r>
      <w:r>
        <w:rPr>
          <w:bCs/>
          <w:szCs w:val="22"/>
        </w:rPr>
        <w:t xml:space="preserve"> jóvenes de entre 18 y 24 años, un 56% de los adultos</w:t>
      </w:r>
      <w:r w:rsidR="00616C41">
        <w:rPr>
          <w:bCs/>
          <w:szCs w:val="22"/>
        </w:rPr>
        <w:t xml:space="preserve">. Entre ello, </w:t>
      </w:r>
      <w:r>
        <w:rPr>
          <w:bCs/>
          <w:szCs w:val="22"/>
        </w:rPr>
        <w:t>el 43% lo utiliza para traducir, el 32% lo utiliza en el trabajo y el 31% en los entornos educativos [</w:t>
      </w:r>
      <w:r w:rsidRPr="00E46B5A">
        <w:rPr>
          <w:bCs/>
          <w:szCs w:val="22"/>
          <w:highlight w:val="yellow"/>
        </w:rPr>
        <w:t>a23</w:t>
      </w:r>
      <w:r>
        <w:rPr>
          <w:bCs/>
          <w:szCs w:val="22"/>
        </w:rPr>
        <w:t xml:space="preserve">]. </w:t>
      </w:r>
      <w:r w:rsidR="00364C61" w:rsidRPr="00364C61">
        <w:rPr>
          <w:bCs/>
          <w:szCs w:val="22"/>
        </w:rPr>
        <w:t>En 2024, Microsoft llevó a cabo una encuesta sobre seguridad en línea en varios países</w:t>
      </w:r>
      <w:r w:rsidR="00364C61">
        <w:rPr>
          <w:bCs/>
          <w:szCs w:val="22"/>
        </w:rPr>
        <w:t xml:space="preserve">. De esta,  </w:t>
      </w:r>
      <w:r w:rsidR="00E0776D">
        <w:rPr>
          <w:bCs/>
          <w:szCs w:val="22"/>
        </w:rPr>
        <w:t>e</w:t>
      </w:r>
      <w:r w:rsidR="00E56246" w:rsidRPr="00E0776D">
        <w:rPr>
          <w:bCs/>
          <w:szCs w:val="22"/>
        </w:rPr>
        <w:t>l</w:t>
      </w:r>
      <w:r w:rsidR="00E0776D">
        <w:rPr>
          <w:bCs/>
          <w:szCs w:val="22"/>
        </w:rPr>
        <w:t xml:space="preserve"> 87</w:t>
      </w:r>
      <w:r w:rsidR="00E56246">
        <w:rPr>
          <w:bCs/>
          <w:szCs w:val="22"/>
        </w:rPr>
        <w:t>%</w:t>
      </w:r>
      <w:r w:rsidR="00E0776D">
        <w:rPr>
          <w:bCs/>
          <w:szCs w:val="22"/>
        </w:rPr>
        <w:t xml:space="preserve"> de l</w:t>
      </w:r>
      <w:r w:rsidR="00364C61">
        <w:rPr>
          <w:bCs/>
          <w:szCs w:val="22"/>
        </w:rPr>
        <w:t>a</w:t>
      </w:r>
      <w:r w:rsidR="00E0776D">
        <w:rPr>
          <w:bCs/>
          <w:szCs w:val="22"/>
        </w:rPr>
        <w:t>s</w:t>
      </w:r>
      <w:r w:rsidR="00364C61">
        <w:rPr>
          <w:bCs/>
          <w:szCs w:val="22"/>
        </w:rPr>
        <w:t xml:space="preserve"> personas</w:t>
      </w:r>
      <w:r w:rsidR="00E0776D">
        <w:rPr>
          <w:bCs/>
          <w:szCs w:val="22"/>
        </w:rPr>
        <w:t xml:space="preserve"> encuestad</w:t>
      </w:r>
      <w:r w:rsidR="00364C61">
        <w:rPr>
          <w:bCs/>
          <w:szCs w:val="22"/>
        </w:rPr>
        <w:t>as</w:t>
      </w:r>
      <w:r w:rsidR="00E0776D">
        <w:rPr>
          <w:bCs/>
          <w:szCs w:val="22"/>
        </w:rPr>
        <w:t xml:space="preserve"> </w:t>
      </w:r>
      <w:r w:rsidR="00364C61" w:rsidRPr="00364C61">
        <w:rPr>
          <w:bCs/>
          <w:szCs w:val="22"/>
        </w:rPr>
        <w:t>manifestó preocupación por al menos un posible riesgo derivado del uso de la IA generativa,</w:t>
      </w:r>
      <w:r w:rsidR="00364C61">
        <w:rPr>
          <w:bCs/>
          <w:szCs w:val="22"/>
        </w:rPr>
        <w:t xml:space="preserve"> c</w:t>
      </w:r>
      <w:r w:rsidR="00E0776D">
        <w:rPr>
          <w:bCs/>
          <w:szCs w:val="22"/>
        </w:rPr>
        <w:t xml:space="preserve">omo ahora </w:t>
      </w:r>
      <w:r w:rsidR="00E0776D" w:rsidRPr="00E0776D">
        <w:rPr>
          <w:bCs/>
          <w:i/>
          <w:iCs/>
          <w:szCs w:val="22"/>
        </w:rPr>
        <w:t>deepfakes</w:t>
      </w:r>
      <w:r w:rsidR="00E0776D">
        <w:rPr>
          <w:bCs/>
          <w:szCs w:val="22"/>
        </w:rPr>
        <w:t xml:space="preserve"> (69%) o estafas (71%).</w:t>
      </w:r>
      <w:r w:rsidR="00364C61">
        <w:rPr>
          <w:bCs/>
          <w:szCs w:val="22"/>
        </w:rPr>
        <w:t xml:space="preserve"> </w:t>
      </w:r>
      <w:r w:rsidR="00364C61" w:rsidRPr="00364C61">
        <w:rPr>
          <w:bCs/>
          <w:szCs w:val="22"/>
        </w:rPr>
        <w:t>Además, se observó que el nivel de preocupación aumentaba con la edad</w:t>
      </w:r>
      <w:r w:rsidR="00936417">
        <w:rPr>
          <w:bCs/>
          <w:szCs w:val="22"/>
        </w:rPr>
        <w:t xml:space="preserve"> [</w:t>
      </w:r>
      <w:r w:rsidR="00936417" w:rsidRPr="00E46B5A">
        <w:rPr>
          <w:bCs/>
          <w:szCs w:val="22"/>
          <w:highlight w:val="yellow"/>
        </w:rPr>
        <w:t>a23</w:t>
      </w:r>
      <w:r w:rsidR="00936417">
        <w:rPr>
          <w:bCs/>
          <w:szCs w:val="22"/>
        </w:rPr>
        <w:t>]</w:t>
      </w:r>
      <w:r w:rsidR="00364C61" w:rsidRPr="00364C61">
        <w:rPr>
          <w:bCs/>
          <w:szCs w:val="22"/>
        </w:rPr>
        <w:t>.</w:t>
      </w:r>
    </w:p>
    <w:p w14:paraId="4BCE4B78" w14:textId="385C2754"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A [</w:t>
      </w:r>
      <w:r w:rsidR="00CA7262" w:rsidRPr="00CA7262">
        <w:rPr>
          <w:bCs/>
          <w:szCs w:val="22"/>
          <w:highlight w:val="yellow"/>
        </w:rPr>
        <w:t>a24</w:t>
      </w:r>
      <w:r w:rsidR="00CA7262">
        <w:rPr>
          <w:bCs/>
          <w:szCs w:val="22"/>
        </w:rPr>
        <w:t>]</w:t>
      </w:r>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proofErr w:type="spellStart"/>
      <w:r w:rsidR="00AC5A3C" w:rsidRPr="00AC5A3C">
        <w:rPr>
          <w:bCs/>
          <w:i/>
          <w:iCs/>
          <w:szCs w:val="22"/>
          <w:highlight w:val="yellow"/>
        </w:rPr>
        <w:t>bb</w:t>
      </w:r>
      <w:proofErr w:type="spellEnd"/>
      <w:r w:rsidR="00AC5A3C">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proofErr w:type="spellStart"/>
      <w:r w:rsidRPr="00B04E20">
        <w:rPr>
          <w:bCs/>
          <w:i/>
          <w:iCs/>
          <w:color w:val="404040" w:themeColor="text1" w:themeTint="BF"/>
          <w:sz w:val="20"/>
          <w:szCs w:val="20"/>
          <w:highlight w:val="yellow"/>
        </w:rPr>
        <w:t>bb</w:t>
      </w:r>
      <w:proofErr w:type="spellEnd"/>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3CBF0962" w:rsidR="00B04E20" w:rsidRDefault="00B04E20" w:rsidP="00446552">
      <w:pPr>
        <w:rPr>
          <w:bCs/>
          <w:szCs w:val="22"/>
        </w:rPr>
      </w:pPr>
      <w:r w:rsidRPr="00B04E20">
        <w:rPr>
          <w:bCs/>
          <w:szCs w:val="22"/>
        </w:rPr>
        <w:t>Si nos centramos en España, el 51 % de la población declara confiar en la IA, mientras que el 32 % muestra un alto grado de aceptación hacia su uso. España se sitúa entre los 15 países con mayor nivel de aceptación de la IA, de entre los 47 analizados en este estudio</w:t>
      </w:r>
      <w:r>
        <w:rPr>
          <w:bCs/>
          <w:szCs w:val="22"/>
        </w:rPr>
        <w:t xml:space="preserve"> [</w:t>
      </w:r>
      <w:r w:rsidR="00CA7262" w:rsidRPr="00DC5416">
        <w:rPr>
          <w:bCs/>
          <w:szCs w:val="22"/>
          <w:highlight w:val="yellow"/>
        </w:rPr>
        <w:t>a2</w:t>
      </w:r>
      <w:r w:rsidR="00DC5416" w:rsidRPr="00DC5416">
        <w:rPr>
          <w:bCs/>
          <w:szCs w:val="22"/>
          <w:highlight w:val="yellow"/>
        </w:rPr>
        <w:t>5</w:t>
      </w:r>
      <w:r>
        <w:rPr>
          <w:bCs/>
          <w:szCs w:val="22"/>
        </w:rPr>
        <w:t>]</w:t>
      </w:r>
      <w:r w:rsidRPr="00B04E20">
        <w:rPr>
          <w:bCs/>
          <w:szCs w:val="22"/>
        </w:rPr>
        <w:t>.</w:t>
      </w:r>
    </w:p>
    <w:p w14:paraId="31A8C524" w14:textId="77777777" w:rsidR="00B67231" w:rsidRDefault="00B67231" w:rsidP="00446552">
      <w:pPr>
        <w:rPr>
          <w:bCs/>
          <w:szCs w:val="22"/>
        </w:rPr>
      </w:pPr>
    </w:p>
    <w:p w14:paraId="2C028E65" w14:textId="06B6D5DE" w:rsidR="00B67231" w:rsidRDefault="00B67231" w:rsidP="00446552">
      <w:pPr>
        <w:rPr>
          <w:bCs/>
          <w:szCs w:val="22"/>
        </w:rPr>
      </w:pPr>
      <w:r>
        <w:rPr>
          <w:bCs/>
          <w:szCs w:val="22"/>
        </w:rPr>
        <w:t xml:space="preserve">Por otro lado, el 83% de los participantes del estudio </w:t>
      </w:r>
      <w:r w:rsidR="003500DC" w:rsidRPr="003500DC">
        <w:rPr>
          <w:bCs/>
          <w:szCs w:val="22"/>
        </w:rPr>
        <w:t>cree</w:t>
      </w:r>
      <w:r w:rsidR="003500DC">
        <w:rPr>
          <w:bCs/>
          <w:szCs w:val="22"/>
        </w:rPr>
        <w:t>n</w:t>
      </w:r>
      <w:r w:rsidR="003500DC" w:rsidRPr="003500DC">
        <w:rPr>
          <w:bCs/>
          <w:szCs w:val="22"/>
        </w:rPr>
        <w:t xml:space="preserve"> que la IA aportará grandes beneficios en el futuro, aunque muchas afirman que ya están percibiendo algunos, como la reducción del tiempo perdido en tareas repetitivas, gracias al aumento de la productividad y la eficiencia </w:t>
      </w:r>
      <w:r>
        <w:rPr>
          <w:bCs/>
          <w:szCs w:val="22"/>
        </w:rPr>
        <w:t>[</w:t>
      </w:r>
      <w:r w:rsidRPr="00B67231">
        <w:rPr>
          <w:bCs/>
          <w:szCs w:val="22"/>
          <w:highlight w:val="yellow"/>
        </w:rPr>
        <w:t>a24</w:t>
      </w:r>
      <w:r>
        <w:rPr>
          <w:bCs/>
          <w:szCs w:val="22"/>
        </w:rPr>
        <w:t xml:space="preserve">]. </w:t>
      </w:r>
      <w:r w:rsidR="003500DC">
        <w:rPr>
          <w:bCs/>
          <w:szCs w:val="22"/>
        </w:rPr>
        <w:t>Sin embargo, l</w:t>
      </w:r>
      <w:r>
        <w:rPr>
          <w:bCs/>
          <w:szCs w:val="22"/>
        </w:rPr>
        <w:t>a</w:t>
      </w:r>
      <w:r w:rsidR="003500DC">
        <w:rPr>
          <w:bCs/>
          <w:szCs w:val="22"/>
        </w:rPr>
        <w:t xml:space="preserve"> percepción de que la IA puede contribuir a una mayor justicia (</w:t>
      </w:r>
      <w:proofErr w:type="spellStart"/>
      <w:r w:rsidR="003500DC">
        <w:rPr>
          <w:bCs/>
          <w:szCs w:val="22"/>
        </w:rPr>
        <w:t>ej</w:t>
      </w:r>
      <w:proofErr w:type="spellEnd"/>
      <w:r w:rsidR="003500DC">
        <w:rPr>
          <w:bCs/>
          <w:szCs w:val="22"/>
        </w:rPr>
        <w:t xml:space="preserve"> reducción de sesgos) es la menos señalada, menci</w:t>
      </w:r>
      <w:r w:rsidR="00684E17">
        <w:rPr>
          <w:bCs/>
          <w:szCs w:val="22"/>
        </w:rPr>
        <w:t xml:space="preserve">onada únicamente por el 54% de los encuestados </w:t>
      </w:r>
      <w:r>
        <w:rPr>
          <w:bCs/>
          <w:szCs w:val="22"/>
        </w:rPr>
        <w:t>[</w:t>
      </w:r>
      <w:r w:rsidRPr="00B67231">
        <w:rPr>
          <w:bCs/>
          <w:szCs w:val="22"/>
          <w:highlight w:val="yellow"/>
        </w:rPr>
        <w:t>a24</w:t>
      </w:r>
      <w:r>
        <w:rPr>
          <w:bCs/>
          <w:szCs w:val="22"/>
        </w:rPr>
        <w:t xml:space="preserve">].  </w:t>
      </w:r>
    </w:p>
    <w:p w14:paraId="7994B63D" w14:textId="77777777" w:rsidR="00B67231" w:rsidRDefault="00B67231" w:rsidP="00446552">
      <w:pPr>
        <w:rPr>
          <w:bCs/>
          <w:szCs w:val="22"/>
        </w:rPr>
      </w:pPr>
    </w:p>
    <w:p w14:paraId="732094B8" w14:textId="3B055E2D" w:rsidR="00684E17" w:rsidRDefault="003500DC" w:rsidP="003500DC">
      <w:pPr>
        <w:rPr>
          <w:bCs/>
          <w:szCs w:val="22"/>
        </w:rPr>
      </w:pPr>
      <w:r>
        <w:rPr>
          <w:bCs/>
          <w:szCs w:val="22"/>
        </w:rPr>
        <w:t xml:space="preserve">A pesar de que gran mayoría </w:t>
      </w:r>
      <w:r w:rsidR="00684E17">
        <w:rPr>
          <w:bCs/>
          <w:szCs w:val="22"/>
        </w:rPr>
        <w:t xml:space="preserve">reconoce </w:t>
      </w:r>
      <w:r>
        <w:rPr>
          <w:bCs/>
          <w:szCs w:val="22"/>
        </w:rPr>
        <w:t xml:space="preserve">los beneficios de la IA, </w:t>
      </w:r>
      <w:r w:rsidR="00684E17">
        <w:rPr>
          <w:bCs/>
          <w:szCs w:val="22"/>
        </w:rPr>
        <w:t xml:space="preserve">el </w:t>
      </w:r>
      <w:r>
        <w:rPr>
          <w:bCs/>
          <w:szCs w:val="22"/>
        </w:rPr>
        <w:t>79%</w:t>
      </w:r>
      <w:r w:rsidR="00684E17">
        <w:rPr>
          <w:bCs/>
          <w:szCs w:val="22"/>
        </w:rPr>
        <w:t xml:space="preserve"> muestra su </w:t>
      </w:r>
      <w:r>
        <w:rPr>
          <w:bCs/>
          <w:szCs w:val="22"/>
        </w:rPr>
        <w:t>preocupaci</w:t>
      </w:r>
      <w:r w:rsidR="00684E17">
        <w:rPr>
          <w:bCs/>
          <w:szCs w:val="22"/>
        </w:rPr>
        <w:t>ón</w:t>
      </w:r>
      <w:r>
        <w:rPr>
          <w:bCs/>
          <w:szCs w:val="22"/>
        </w:rPr>
        <w:t xml:space="preserve"> por los riesgos </w:t>
      </w:r>
      <w:r w:rsidR="00684E17">
        <w:rPr>
          <w:bCs/>
          <w:szCs w:val="22"/>
        </w:rPr>
        <w:t xml:space="preserve">y efectos negativas que su uso puede generar. </w:t>
      </w:r>
      <w:r w:rsidR="00684E17" w:rsidRPr="00684E17">
        <w:rPr>
          <w:bCs/>
          <w:szCs w:val="22"/>
        </w:rPr>
        <w:t>Entre los principales temores se encuentran la ciberseguridad</w:t>
      </w:r>
      <w:r w:rsidR="00684E17">
        <w:rPr>
          <w:bCs/>
          <w:szCs w:val="22"/>
        </w:rPr>
        <w:t xml:space="preserve"> </w:t>
      </w:r>
      <w:r w:rsidR="00684E17" w:rsidRPr="00684E17">
        <w:rPr>
          <w:bCs/>
          <w:szCs w:val="22"/>
        </w:rPr>
        <w:t>(85 %), la pérdida de interacción humana (85 %) y la difusión de información falsa (80 %).</w:t>
      </w:r>
      <w:r w:rsidR="00684E17">
        <w:rPr>
          <w:bCs/>
          <w:szCs w:val="22"/>
        </w:rPr>
        <w:t xml:space="preserve"> </w:t>
      </w:r>
      <w:r w:rsidR="0009779A" w:rsidRPr="0009779A">
        <w:rPr>
          <w:bCs/>
          <w:szCs w:val="22"/>
        </w:rPr>
        <w:t>No</w:t>
      </w:r>
      <w:r w:rsidR="0009779A">
        <w:rPr>
          <w:bCs/>
          <w:szCs w:val="22"/>
        </w:rPr>
        <w:t xml:space="preserve"> </w:t>
      </w:r>
      <w:r w:rsidR="0009779A" w:rsidRPr="0009779A">
        <w:rPr>
          <w:bCs/>
          <w:szCs w:val="22"/>
        </w:rPr>
        <w:t xml:space="preserve">obstante, en comparación con estas preocupaciones más evidentes, una proporción menor de usuarios menciona otros riesgos importantes, como los sesgos algorítmicos (68 %) o el impacto medioambiental derivado del uso de la IA (69 %) </w:t>
      </w:r>
      <w:r w:rsidR="00684E17" w:rsidRPr="00684E17">
        <w:rPr>
          <w:bCs/>
          <w:szCs w:val="22"/>
        </w:rPr>
        <w:t>[</w:t>
      </w:r>
      <w:r w:rsidR="00684E17" w:rsidRPr="00684E17">
        <w:rPr>
          <w:bCs/>
          <w:szCs w:val="22"/>
          <w:highlight w:val="yellow"/>
        </w:rPr>
        <w:t>a24</w:t>
      </w:r>
      <w:r w:rsidR="00684E17" w:rsidRPr="00684E17">
        <w:rPr>
          <w:bCs/>
          <w:szCs w:val="22"/>
        </w:rPr>
        <w:t>].</w:t>
      </w:r>
      <w:r w:rsidR="00684E17">
        <w:rPr>
          <w:bCs/>
          <w:szCs w:val="22"/>
        </w:rPr>
        <w:t xml:space="preserve"> Esto refleja la falta de </w:t>
      </w:r>
      <w:r w:rsidR="00684E17" w:rsidRPr="00684E17">
        <w:rPr>
          <w:bCs/>
          <w:szCs w:val="22"/>
        </w:rPr>
        <w:t>concienciación sobre el potencial de los sistemas de IA para reproducir sesgos existentes en los conjuntos de datos</w:t>
      </w:r>
      <w:r w:rsidR="00684E17">
        <w:rPr>
          <w:bCs/>
          <w:szCs w:val="22"/>
        </w:rPr>
        <w:t xml:space="preserve"> [</w:t>
      </w:r>
      <w:r w:rsidR="00684E17" w:rsidRPr="00684E17">
        <w:rPr>
          <w:bCs/>
          <w:szCs w:val="22"/>
          <w:highlight w:val="yellow"/>
        </w:rPr>
        <w:t>a24</w:t>
      </w:r>
      <w:r w:rsidR="00684E17">
        <w:rPr>
          <w:bCs/>
          <w:szCs w:val="22"/>
        </w:rPr>
        <w:t>].</w:t>
      </w:r>
    </w:p>
    <w:p w14:paraId="436BFE89" w14:textId="77777777" w:rsidR="00DC5416" w:rsidRDefault="00DC5416" w:rsidP="003500DC">
      <w:pPr>
        <w:rPr>
          <w:bCs/>
          <w:szCs w:val="22"/>
        </w:rPr>
      </w:pPr>
    </w:p>
    <w:p w14:paraId="148559AB" w14:textId="7C2AF301" w:rsidR="00DC5416" w:rsidRDefault="00DC5416" w:rsidP="003500DC">
      <w:pPr>
        <w:rPr>
          <w:bCs/>
          <w:szCs w:val="22"/>
        </w:rPr>
      </w:pPr>
      <w:r>
        <w:rPr>
          <w:bCs/>
          <w:szCs w:val="22"/>
        </w:rPr>
        <w:t>Si nos volvemos a centrar en España, el 34% considera que los riesgos de la IA superan sus beneficios, el 85% esta preocupado por los efectos negativos y el 38% ha experimentado u observado</w:t>
      </w:r>
      <w:r w:rsidR="00B1494E">
        <w:rPr>
          <w:bCs/>
          <w:szCs w:val="22"/>
        </w:rPr>
        <w:t xml:space="preserve"> personalmente</w:t>
      </w:r>
      <w:r>
        <w:rPr>
          <w:bCs/>
          <w:szCs w:val="22"/>
        </w:rPr>
        <w:t xml:space="preserve"> consecuencias negativas de la IA</w:t>
      </w:r>
      <w:r w:rsidR="00B1494E">
        <w:rPr>
          <w:bCs/>
          <w:szCs w:val="22"/>
        </w:rPr>
        <w:t> [</w:t>
      </w:r>
      <w:r w:rsidR="00B1494E" w:rsidRPr="00B1494E">
        <w:rPr>
          <w:bCs/>
          <w:szCs w:val="22"/>
          <w:highlight w:val="yellow"/>
        </w:rPr>
        <w:t>a25</w:t>
      </w:r>
      <w:r w:rsidR="00B1494E">
        <w:rPr>
          <w:bCs/>
          <w:szCs w:val="22"/>
        </w:rPr>
        <w:t>]</w:t>
      </w:r>
      <w:r w:rsidR="00B5320D">
        <w:rPr>
          <w:bCs/>
          <w:szCs w:val="22"/>
        </w:rPr>
        <w:t xml:space="preserve">. </w:t>
      </w:r>
    </w:p>
    <w:p w14:paraId="5876E725" w14:textId="77777777" w:rsidR="00684E17" w:rsidRDefault="00684E17" w:rsidP="003500DC">
      <w:pPr>
        <w:rPr>
          <w:bCs/>
          <w:szCs w:val="22"/>
        </w:rPr>
      </w:pPr>
    </w:p>
    <w:p w14:paraId="314B4379" w14:textId="68A80320" w:rsidR="00B67231" w:rsidRPr="00684E17" w:rsidRDefault="00B67231" w:rsidP="00446552">
      <w:pPr>
        <w:rPr>
          <w:bCs/>
          <w:szCs w:val="22"/>
        </w:rPr>
      </w:pPr>
    </w:p>
    <w:p w14:paraId="31428147" w14:textId="3FA6F095" w:rsidR="0090032F" w:rsidRPr="00DC5416" w:rsidRDefault="0090032F" w:rsidP="00251375">
      <w:pPr>
        <w:rPr>
          <w:bCs/>
          <w:szCs w:val="22"/>
        </w:rPr>
      </w:pPr>
      <w:r w:rsidRPr="00DC5416">
        <w:rPr>
          <w:bCs/>
          <w:szCs w:val="22"/>
        </w:rPr>
        <w:br w:type="page"/>
      </w:r>
    </w:p>
    <w:p w14:paraId="154562A8" w14:textId="51652B7F"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3" w:name="_Toc200643770"/>
      <w:r>
        <w:t>Metodología</w:t>
      </w:r>
      <w:bookmarkEnd w:id="23"/>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4" w:name="_Toc200643771"/>
      <w:r>
        <w:t>3</w:t>
      </w:r>
      <w:r w:rsidR="00F62E81" w:rsidRPr="00896E72">
        <w:t xml:space="preserve">.1 </w:t>
      </w:r>
      <w:r w:rsidR="00EB09FE">
        <w:t xml:space="preserve"> </w:t>
      </w:r>
      <w:r w:rsidR="00855EAA">
        <w:t>Tecnologías utilizadas</w:t>
      </w:r>
      <w:bookmarkEnd w:id="24"/>
    </w:p>
    <w:p w14:paraId="572D9B8E" w14:textId="77777777" w:rsidR="00855EAA" w:rsidRDefault="00855EAA" w:rsidP="00855EAA"/>
    <w:p w14:paraId="451F0CAD" w14:textId="240380B7" w:rsidR="00B7744D" w:rsidRPr="00896E72" w:rsidRDefault="00920F1D" w:rsidP="00920F1D">
      <w:pPr>
        <w:pStyle w:val="Ttulo3"/>
        <w:rPr>
          <w:color w:val="0000FF"/>
        </w:rPr>
      </w:pPr>
      <w:bookmarkStart w:id="25" w:name="_Toc200643772"/>
      <w:r>
        <w:t xml:space="preserve">3.1.1 </w:t>
      </w:r>
      <w:r w:rsidR="00F44ED7" w:rsidRPr="00896E72">
        <w:t>Leng</w:t>
      </w:r>
      <w:r w:rsidR="00F44ED7">
        <w:t>uaje</w:t>
      </w:r>
      <w:r w:rsidR="00E3376E">
        <w:t>: Python</w:t>
      </w:r>
      <w:bookmarkEnd w:id="25"/>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Programming Community,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6E1818DC">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6" w:name="_Toc200643773"/>
      <w:r>
        <w:t>3</w:t>
      </w:r>
      <w:r w:rsidRPr="00856D37">
        <w:t>.</w:t>
      </w:r>
      <w:r w:rsidR="00920F1D">
        <w:t>1.2</w:t>
      </w:r>
      <w:r w:rsidRPr="00856D37">
        <w:t xml:space="preserve">  </w:t>
      </w:r>
      <w:r w:rsidR="003850C2">
        <w:t>Framework</w:t>
      </w:r>
      <w:r w:rsidR="00E3376E">
        <w:t>: Streamlit</w:t>
      </w:r>
      <w:bookmarkEnd w:id="26"/>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framework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r w:rsidRPr="00F44ED7">
        <w:rPr>
          <w:i/>
          <w:iCs/>
          <w:szCs w:val="22"/>
        </w:rPr>
        <w:t>Matplotlib</w:t>
      </w:r>
      <w:r w:rsidRPr="00F44ED7">
        <w:rPr>
          <w:szCs w:val="22"/>
        </w:rPr>
        <w:t xml:space="preserve"> y </w:t>
      </w:r>
      <w:r w:rsidRPr="00F44ED7">
        <w:rPr>
          <w:i/>
          <w:iCs/>
          <w:szCs w:val="22"/>
        </w:rPr>
        <w:t>Plotly</w:t>
      </w:r>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7" w:name="_3.3__Data"/>
      <w:bookmarkStart w:id="28" w:name="_Toc200643774"/>
      <w:bookmarkEnd w:id="27"/>
      <w:r w:rsidRPr="00920F1D">
        <w:t>3.</w:t>
      </w:r>
      <w:r w:rsidR="00920F1D" w:rsidRPr="00920F1D">
        <w:t>1.3</w:t>
      </w:r>
      <w:r w:rsidRPr="00920F1D">
        <w:t xml:space="preserve">  </w:t>
      </w:r>
      <w:r w:rsidR="00F44ED7" w:rsidRPr="003442C8">
        <w:t xml:space="preserve">Base de datos: </w:t>
      </w:r>
      <w:r w:rsidR="005351C5" w:rsidRPr="003442C8">
        <w:t>Supabase</w:t>
      </w:r>
      <w:bookmarkEnd w:id="28"/>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1F141DB"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9">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40"/>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29" w:name="_Toc200643775"/>
      <w:r w:rsidRPr="00920F1D">
        <w:t>3.1.</w:t>
      </w:r>
      <w:r>
        <w:t>4</w:t>
      </w:r>
      <w:r w:rsidRPr="00920F1D">
        <w:t xml:space="preserve">  </w:t>
      </w:r>
      <w:r>
        <w:t>Análisis</w:t>
      </w:r>
      <w:r w:rsidRPr="003442C8">
        <w:t xml:space="preserve"> </w:t>
      </w:r>
      <w:r>
        <w:t xml:space="preserve">de los </w:t>
      </w:r>
      <w:r w:rsidRPr="003442C8">
        <w:t>datos</w:t>
      </w:r>
      <w:bookmarkEnd w:id="29"/>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30" w:name="_Toc200643776"/>
      <w:r w:rsidRPr="00920F1D">
        <w:t>3.2  Estructura</w:t>
      </w:r>
      <w:r w:rsidR="008C765F">
        <w:t xml:space="preserve"> </w:t>
      </w:r>
      <w:r w:rsidR="008C765F" w:rsidRPr="008C765F">
        <w:rPr>
          <w:bCs/>
        </w:rPr>
        <w:t>del aplicativo</w:t>
      </w:r>
      <w:bookmarkEnd w:id="30"/>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r w:rsidRPr="007E7F31">
        <w:rPr>
          <w:i/>
          <w:iCs/>
          <w:color w:val="404040" w:themeColor="text1" w:themeTint="BF"/>
          <w:sz w:val="20"/>
          <w:szCs w:val="20"/>
        </w:rPr>
        <w:t>Figura X: Estructura proyecto</w:t>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1" w:name="_Toc200643777"/>
      <w:r w:rsidRPr="006B7167">
        <w:t>Diseño Experimental</w:t>
      </w:r>
      <w:bookmarkEnd w:id="31"/>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2" w:name="_Toc200643778"/>
      <w:r w:rsidRPr="006B7167">
        <w:t>4</w:t>
      </w:r>
      <w:r w:rsidR="00E35E57" w:rsidRPr="006B7167">
        <w:t xml:space="preserve">.1  </w:t>
      </w:r>
      <w:r w:rsidR="00E430D8" w:rsidRPr="006B7167">
        <w:t>Objetivos e hipótesis</w:t>
      </w:r>
      <w:bookmarkEnd w:id="32"/>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33" w:name="_Toc200643779"/>
      <w:r w:rsidRPr="006B7167">
        <w:t>4</w:t>
      </w:r>
      <w:r w:rsidR="00CA2820" w:rsidRPr="006B7167">
        <w:t>.2  Particip</w:t>
      </w:r>
      <w:r w:rsidR="00F92DC4" w:rsidRPr="006B7167">
        <w:t>antes</w:t>
      </w:r>
      <w:bookmarkEnd w:id="33"/>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4" w:name="_Toc200643780"/>
      <w:r w:rsidRPr="006B7167">
        <w:t>4</w:t>
      </w:r>
      <w:r w:rsidR="00CA2820" w:rsidRPr="006B7167">
        <w:t xml:space="preserve">.3  </w:t>
      </w:r>
      <w:r w:rsidR="006E1A2A">
        <w:t xml:space="preserve">Método de </w:t>
      </w:r>
      <w:r w:rsidR="006E1A2A" w:rsidRPr="006E1A2A">
        <w:t>reclutamiento</w:t>
      </w:r>
      <w:bookmarkEnd w:id="34"/>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5" w:name="_Toc200643781"/>
      <w:r w:rsidRPr="006B7167">
        <w:t>4</w:t>
      </w:r>
      <w:r w:rsidR="00AD2C79" w:rsidRPr="006B7167">
        <w:t>.</w:t>
      </w:r>
      <w:r w:rsidR="007F6245">
        <w:t>4</w:t>
      </w:r>
      <w:r w:rsidR="00AD2C79" w:rsidRPr="006B7167">
        <w:t xml:space="preserve"> </w:t>
      </w:r>
      <w:r w:rsidR="006E1A2A">
        <w:t>Recolección de datos</w:t>
      </w:r>
      <w:bookmarkEnd w:id="35"/>
    </w:p>
    <w:p w14:paraId="42A65344" w14:textId="77777777" w:rsidR="00AD2C79" w:rsidRPr="006E1A2A" w:rsidRDefault="00AD2C79" w:rsidP="00BD2F0E">
      <w:pPr>
        <w:rPr>
          <w:szCs w:val="22"/>
        </w:rPr>
      </w:pPr>
    </w:p>
    <w:p w14:paraId="1504D1CA" w14:textId="3C6AF407"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mencionado en el capítulo anterior.  En esta base de datos se almacena</w:t>
      </w:r>
      <w:r w:rsidR="00F81297">
        <w:rPr>
          <w:szCs w:val="22"/>
        </w:rPr>
        <w:t>n</w:t>
      </w:r>
      <w:r>
        <w:rPr>
          <w:szCs w:val="22"/>
        </w:rPr>
        <w:t xml:space="preserve"> las respuestas de los usuarios de manera anónima. Cada fila de la tabla representa las respuestas de un usuario. Por otro lado, tenemos una segunda bas</w:t>
      </w:r>
      <w:r w:rsidR="00F81297">
        <w:rPr>
          <w:szCs w:val="22"/>
        </w:rPr>
        <w:t>e</w:t>
      </w:r>
      <w:r>
        <w:rPr>
          <w:szCs w:val="22"/>
        </w:rPr>
        <w:t xml:space="preserve">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w:t>
      </w:r>
      <w:r w:rsidR="00F81297">
        <w:rPr>
          <w:szCs w:val="22"/>
        </w:rPr>
        <w:t>a</w:t>
      </w:r>
      <w:r>
        <w:rPr>
          <w:szCs w:val="22"/>
        </w:rPr>
        <w:t xml:space="preserve">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E14E3C" w:rsidRDefault="00843F5E" w:rsidP="00843F5E">
      <w:pPr>
        <w:jc w:val="center"/>
        <w:rPr>
          <w:szCs w:val="22"/>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6" w:name="_Resultados_y_discusión"/>
      <w:bookmarkStart w:id="37" w:name="_Toc200643782"/>
      <w:bookmarkEnd w:id="36"/>
      <w:r>
        <w:t xml:space="preserve">Resultados y </w:t>
      </w:r>
      <w:r w:rsidR="00411AC5">
        <w:t>discusión</w:t>
      </w:r>
      <w:bookmarkEnd w:id="37"/>
      <w:r w:rsidR="00411AC5">
        <w:t xml:space="preserve"> </w:t>
      </w:r>
    </w:p>
    <w:p w14:paraId="3B4A876C" w14:textId="77777777" w:rsidR="00981429" w:rsidRDefault="00981429" w:rsidP="00981429"/>
    <w:p w14:paraId="0D6F0D9E" w14:textId="20F045A9" w:rsidR="00981429" w:rsidRDefault="00981429" w:rsidP="00981429">
      <w:pPr>
        <w:pStyle w:val="Ttulo2"/>
      </w:pPr>
      <w:bookmarkStart w:id="38" w:name="_Toc200643783"/>
      <w:r>
        <w:t>5.</w:t>
      </w:r>
      <w:r w:rsidR="00AD1C85">
        <w:t>1</w:t>
      </w:r>
      <w:r>
        <w:t xml:space="preserve"> </w:t>
      </w:r>
      <w:r w:rsidRPr="00981429">
        <w:t>Características sociodemográficas</w:t>
      </w:r>
      <w:bookmarkEnd w:id="38"/>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8F00128" w14:textId="1DBF9020" w:rsidR="000D3ADF" w:rsidRPr="000D3ADF"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39" w:name="_5.2_Influencia_del"/>
      <w:bookmarkStart w:id="40" w:name="_Toc200643784"/>
      <w:bookmarkEnd w:id="39"/>
      <w:r>
        <w:t xml:space="preserve">5.2 Influencia </w:t>
      </w:r>
      <w:r w:rsidRPr="00791ED9">
        <w:t>del perfil del participante en la percepción sobre la IA</w:t>
      </w:r>
      <w:bookmarkEnd w:id="40"/>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48B921E4">
            <wp:extent cx="4033777" cy="2353073"/>
            <wp:effectExtent l="0" t="0" r="0" b="952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4729" cy="2365295"/>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1"/>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1"/>
      <w:r w:rsidR="00EA0C46">
        <w:rPr>
          <w:rStyle w:val="Refdecomentario"/>
        </w:rPr>
        <w:commentReference w:id="41"/>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7740054B">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7511E64B"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commentRangeStart w:id="42"/>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2"/>
      <w:r w:rsidR="00EA0C46">
        <w:rPr>
          <w:rStyle w:val="Refdecomentario"/>
        </w:rPr>
        <w:commentReference w:id="42"/>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1AF2FF7C">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Pr="00D82D63"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58F6859" w14:textId="09A94583" w:rsidR="00C36B67" w:rsidRDefault="00C36B67" w:rsidP="00C36B67">
      <w:pPr>
        <w:pStyle w:val="Ttulo2"/>
      </w:pPr>
      <w:bookmarkStart w:id="43" w:name="_Toc200643785"/>
      <w:r>
        <w:t>5.3</w:t>
      </w:r>
      <w:r w:rsidR="005F6E86">
        <w:t xml:space="preserve"> </w:t>
      </w:r>
      <w:r w:rsidR="005F6E86" w:rsidRPr="005F6E86">
        <w:t>Percepción social y delegación de decisiones en la inteligencia artificial</w:t>
      </w:r>
      <w:bookmarkEnd w:id="43"/>
      <w:r>
        <w:t xml:space="preserve"> </w:t>
      </w:r>
    </w:p>
    <w:p w14:paraId="0A8F36E6" w14:textId="0491A66D" w:rsidR="002A0138" w:rsidRPr="00C36B67" w:rsidRDefault="002A0138" w:rsidP="00C36B67">
      <w:pPr>
        <w:rPr>
          <w:b/>
          <w:szCs w:val="22"/>
        </w:rPr>
      </w:pPr>
    </w:p>
    <w:p w14:paraId="568BCEC8" w14:textId="0766CEAA" w:rsidR="00AF1FED" w:rsidRP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755413C9" w14:textId="468BD5DD" w:rsidR="00E72D4F" w:rsidRDefault="00CD0868" w:rsidP="007E7F31">
      <w:pPr>
        <w:jc w:val="center"/>
        <w:rPr>
          <w:bCs/>
          <w:i/>
          <w:iCs/>
          <w:color w:val="404040" w:themeColor="text1" w:themeTint="BF"/>
          <w:sz w:val="20"/>
          <w:szCs w:val="20"/>
        </w:rPr>
      </w:pPr>
      <w:r w:rsidRPr="00CD0868">
        <w:rPr>
          <w:bCs/>
          <w:i/>
          <w:iCs/>
          <w:noProof/>
          <w:color w:val="404040" w:themeColor="text1" w:themeTint="BF"/>
          <w:sz w:val="20"/>
          <w:szCs w:val="20"/>
        </w:rPr>
        <w:drawing>
          <wp:inline distT="0" distB="0" distL="0" distR="0" wp14:anchorId="29AABB13" wp14:editId="0E855267">
            <wp:extent cx="3539869" cy="2124000"/>
            <wp:effectExtent l="0" t="0" r="3810" b="0"/>
            <wp:docPr id="879761260"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39869" cy="2124000"/>
                    </a:xfrm>
                    <a:prstGeom prst="rect">
                      <a:avLst/>
                    </a:prstGeom>
                    <a:noFill/>
                    <a:ln>
                      <a:noFill/>
                    </a:ln>
                  </pic:spPr>
                </pic:pic>
              </a:graphicData>
            </a:graphic>
          </wp:inline>
        </w:drawing>
      </w: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7EA6A48F" w14:textId="77777777" w:rsidR="003C554F" w:rsidRDefault="003C554F" w:rsidP="009F4B7C">
      <w:pPr>
        <w:rPr>
          <w:bCs/>
          <w:szCs w:val="22"/>
        </w:rPr>
      </w:pPr>
    </w:p>
    <w:p w14:paraId="70C87427" w14:textId="33381958" w:rsidR="00E72D4F" w:rsidRDefault="003C554F" w:rsidP="009452D3">
      <w:pPr>
        <w:jc w:val="center"/>
        <w:rPr>
          <w:bCs/>
          <w:i/>
          <w:iCs/>
          <w:color w:val="404040" w:themeColor="text1" w:themeTint="BF"/>
          <w:sz w:val="20"/>
          <w:szCs w:val="20"/>
        </w:rPr>
      </w:pPr>
      <w:r w:rsidRPr="003C554F">
        <w:rPr>
          <w:bCs/>
          <w:i/>
          <w:iCs/>
          <w:noProof/>
          <w:color w:val="404040" w:themeColor="text1" w:themeTint="BF"/>
          <w:sz w:val="20"/>
          <w:szCs w:val="20"/>
        </w:rPr>
        <w:drawing>
          <wp:inline distT="0" distB="0" distL="0" distR="0" wp14:anchorId="20B48557" wp14:editId="61CC5702">
            <wp:extent cx="3786019" cy="2196000"/>
            <wp:effectExtent l="0" t="0" r="5080" b="0"/>
            <wp:docPr id="79411405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86019" cy="2196000"/>
                    </a:xfrm>
                    <a:prstGeom prst="rect">
                      <a:avLst/>
                    </a:prstGeom>
                    <a:noFill/>
                    <a:ln>
                      <a:noFill/>
                    </a:ln>
                  </pic:spPr>
                </pic:pic>
              </a:graphicData>
            </a:graphic>
          </wp:inline>
        </w:drawing>
      </w:r>
    </w:p>
    <w:p w14:paraId="25A83AD4" w14:textId="3AEB527E"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21601720" w14:textId="16B73584" w:rsidR="00E76E07" w:rsidRDefault="003C554F" w:rsidP="00E76E07">
      <w:pPr>
        <w:jc w:val="center"/>
        <w:rPr>
          <w:bCs/>
          <w:szCs w:val="22"/>
        </w:rPr>
      </w:pPr>
      <w:r w:rsidRPr="003C554F">
        <w:rPr>
          <w:bCs/>
          <w:noProof/>
          <w:szCs w:val="22"/>
        </w:rPr>
        <w:drawing>
          <wp:inline distT="0" distB="0" distL="0" distR="0" wp14:anchorId="4579E66E" wp14:editId="6080DE5F">
            <wp:extent cx="3723953" cy="2160000"/>
            <wp:effectExtent l="0" t="0" r="0" b="0"/>
            <wp:docPr id="950105322"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23953" cy="2160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4" w:name="_Toc200643786"/>
      <w:r>
        <w:t xml:space="preserve">5.4 </w:t>
      </w:r>
      <w:r w:rsidR="009F2696" w:rsidRPr="009F2696">
        <w:t>Análisis comparativo sobre la percepción de sesgos en IA y humanos</w:t>
      </w:r>
      <w:bookmarkEnd w:id="44"/>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2730E5C6" w:rsidR="00A9209A" w:rsidRDefault="00A9209A" w:rsidP="00557355">
      <w:pPr>
        <w:rPr>
          <w:szCs w:val="22"/>
        </w:rPr>
      </w:pPr>
      <w:r>
        <w:rPr>
          <w:szCs w:val="22"/>
        </w:rPr>
        <w:t xml:space="preserve">En primer lugar, la gráfica </w:t>
      </w:r>
      <w:r w:rsidRPr="00E84055">
        <w:rPr>
          <w:szCs w:val="22"/>
          <w:highlight w:val="yellow"/>
        </w:rPr>
        <w:t>F</w:t>
      </w:r>
      <w:r w:rsidR="00440382">
        <w:rPr>
          <w:szCs w:val="22"/>
        </w:rPr>
        <w:t xml:space="preserve"> (</w:t>
      </w:r>
      <w:r w:rsidR="00440382" w:rsidRPr="00440382">
        <w:rPr>
          <w:i/>
          <w:iCs/>
          <w:szCs w:val="22"/>
        </w:rPr>
        <w:t>Lado izquierdo</w:t>
      </w:r>
      <w:r w:rsidR="00440382">
        <w:rPr>
          <w:szCs w:val="22"/>
        </w:rPr>
        <w:t>)</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4EF46BEF" w14:textId="242C53B6" w:rsidR="00440382" w:rsidRDefault="00A9209A" w:rsidP="00557355">
      <w:pPr>
        <w:rPr>
          <w:szCs w:val="22"/>
        </w:rPr>
      </w:pPr>
      <w:r>
        <w:rPr>
          <w:szCs w:val="22"/>
        </w:rPr>
        <w:t>Por otro lado, la gráfica</w:t>
      </w:r>
      <w:r w:rsidR="00440382">
        <w:rPr>
          <w:szCs w:val="22"/>
        </w:rPr>
        <w:t xml:space="preserve"> </w:t>
      </w:r>
      <w:r w:rsidR="00440382" w:rsidRPr="00E84055">
        <w:rPr>
          <w:szCs w:val="22"/>
          <w:highlight w:val="yellow"/>
        </w:rPr>
        <w:t>F</w:t>
      </w:r>
      <w:r w:rsidR="00440382">
        <w:rPr>
          <w:szCs w:val="22"/>
        </w:rPr>
        <w:t xml:space="preserve"> (</w:t>
      </w:r>
      <w:r w:rsidR="00440382" w:rsidRPr="00440382">
        <w:rPr>
          <w:i/>
          <w:iCs/>
          <w:szCs w:val="22"/>
        </w:rPr>
        <w:t xml:space="preserve">Lado </w:t>
      </w:r>
      <w:r w:rsidR="00440382">
        <w:rPr>
          <w:i/>
          <w:iCs/>
          <w:szCs w:val="22"/>
        </w:rPr>
        <w:t>derecho</w:t>
      </w:r>
      <w:r w:rsidR="00440382">
        <w:rPr>
          <w:szCs w:val="22"/>
        </w:rPr>
        <w:t>)</w:t>
      </w:r>
      <w:r>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517DB404" w14:textId="77777777" w:rsidR="00440382" w:rsidRPr="00557355" w:rsidRDefault="00440382" w:rsidP="00557355">
      <w:pPr>
        <w:rPr>
          <w:szCs w:val="22"/>
        </w:rPr>
      </w:pPr>
    </w:p>
    <w:p w14:paraId="58DB4AB6" w14:textId="70F1017C" w:rsidR="00440382" w:rsidRDefault="00440382" w:rsidP="00440382">
      <w:pPr>
        <w:jc w:val="center"/>
        <w:rPr>
          <w:noProof/>
        </w:rPr>
      </w:pPr>
      <w:r w:rsidRPr="00440382">
        <w:rPr>
          <w:noProof/>
        </w:rPr>
        <w:drawing>
          <wp:inline distT="0" distB="0" distL="0" distR="0" wp14:anchorId="5E9366A4" wp14:editId="509EF1D0">
            <wp:extent cx="2836282" cy="1799590"/>
            <wp:effectExtent l="0" t="0" r="2540" b="0"/>
            <wp:docPr id="19160113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497"/>
                    <a:stretch/>
                  </pic:blipFill>
                  <pic:spPr bwMode="auto">
                    <a:xfrm>
                      <a:off x="0" y="0"/>
                      <a:ext cx="2836928"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440382">
        <w:rPr>
          <w:noProof/>
        </w:rPr>
        <w:drawing>
          <wp:inline distT="0" distB="0" distL="0" distR="0" wp14:anchorId="0B482AE3" wp14:editId="13F8F36A">
            <wp:extent cx="2808905" cy="1799590"/>
            <wp:effectExtent l="0" t="0" r="0" b="0"/>
            <wp:docPr id="22835346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2449"/>
                    <a:stretch/>
                  </pic:blipFill>
                  <pic:spPr bwMode="auto">
                    <a:xfrm>
                      <a:off x="0" y="0"/>
                      <a:ext cx="280954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9BAEF50" w14:textId="323BE218"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F</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r w:rsidR="00440382">
        <w:rPr>
          <w:bCs/>
          <w:i/>
          <w:iCs/>
          <w:color w:val="404040" w:themeColor="text1" w:themeTint="BF"/>
          <w:sz w:val="20"/>
          <w:szCs w:val="20"/>
        </w:rPr>
        <w:t xml:space="preserve">(Izquierda).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r w:rsidRPr="007E7F31">
        <w:rPr>
          <w:bCs/>
          <w:i/>
          <w:iCs/>
          <w:color w:val="404040" w:themeColor="text1" w:themeTint="BF"/>
          <w:sz w:val="20"/>
          <w:szCs w:val="20"/>
        </w:rPr>
        <w:t xml:space="preserve"> </w:t>
      </w:r>
      <w:r w:rsidR="00440382">
        <w:rPr>
          <w:bCs/>
          <w:i/>
          <w:iCs/>
          <w:color w:val="404040" w:themeColor="text1" w:themeTint="BF"/>
          <w:sz w:val="20"/>
          <w:szCs w:val="20"/>
        </w:rPr>
        <w:t>(Derecha)</w:t>
      </w:r>
    </w:p>
    <w:p w14:paraId="2F1843EA" w14:textId="77777777" w:rsidR="007E7F31" w:rsidRPr="007E7F31" w:rsidRDefault="007E7F31" w:rsidP="00E72D4F">
      <w:pPr>
        <w:rPr>
          <w:bCs/>
          <w:i/>
          <w:iCs/>
          <w:color w:val="404040" w:themeColor="text1" w:themeTint="BF"/>
          <w:sz w:val="20"/>
          <w:szCs w:val="20"/>
        </w:rPr>
      </w:pPr>
    </w:p>
    <w:p w14:paraId="327BA44F" w14:textId="196FDC4A" w:rsidR="00B428FA" w:rsidRDefault="00BF5DC8" w:rsidP="00E72D4F">
      <w:pPr>
        <w:rPr>
          <w:szCs w:val="22"/>
        </w:rPr>
      </w:pPr>
      <w:r>
        <w:rPr>
          <w:szCs w:val="22"/>
        </w:rPr>
        <w:t>A continuación, y c</w:t>
      </w:r>
      <w:r w:rsidR="00516327" w:rsidRPr="00516327">
        <w:rPr>
          <w:szCs w:val="22"/>
        </w:rPr>
        <w:t>on el fin de explorar si la percepción de los sesgos en la IA y en los seres humanos influye en la atribución de quién comete más errores o prejuicios, se ha analizado la relación entre las respuestas a las preguntas anteriores (</w:t>
      </w:r>
      <w:r w:rsidR="00516327" w:rsidRPr="00516327">
        <w:rPr>
          <w:i/>
          <w:iCs/>
          <w:szCs w:val="22"/>
        </w:rPr>
        <w:t xml:space="preserve">Gráficas </w:t>
      </w:r>
      <w:r w:rsidR="00516327" w:rsidRPr="00516327">
        <w:rPr>
          <w:i/>
          <w:iCs/>
          <w:szCs w:val="22"/>
          <w:highlight w:val="yellow"/>
        </w:rPr>
        <w:t>F</w:t>
      </w:r>
      <w:r w:rsidR="00516327" w:rsidRPr="00516327">
        <w:rPr>
          <w:szCs w:val="22"/>
        </w:rPr>
        <w:t xml:space="preserve">) y la pregunta: </w:t>
      </w:r>
      <w:r w:rsidR="00516327" w:rsidRPr="00516327">
        <w:rPr>
          <w:i/>
          <w:iCs/>
          <w:szCs w:val="22"/>
        </w:rPr>
        <w:t>"¿Quién cree</w:t>
      </w:r>
      <w:r>
        <w:rPr>
          <w:i/>
          <w:iCs/>
          <w:szCs w:val="22"/>
        </w:rPr>
        <w:t>s</w:t>
      </w:r>
      <w:r w:rsidR="00516327" w:rsidRPr="00516327">
        <w:rPr>
          <w:i/>
          <w:iCs/>
          <w:szCs w:val="22"/>
        </w:rPr>
        <w:t xml:space="preserve"> que posee más sesgos en la toma de decisiones, una persona o un sistema con IA?"</w:t>
      </w:r>
      <w:r w:rsidR="00516327" w:rsidRPr="00516327">
        <w:rPr>
          <w:szCs w:val="22"/>
        </w:rPr>
        <w:t>.</w:t>
      </w:r>
      <w:r w:rsidR="00631BB0">
        <w:rPr>
          <w:szCs w:val="22"/>
        </w:rPr>
        <w:t xml:space="preserve">  </w:t>
      </w:r>
      <w:r w:rsidR="00631BB0" w:rsidRPr="00516327">
        <w:rPr>
          <w:szCs w:val="22"/>
        </w:rPr>
        <w:t>Para ello, se han creado dos tablas</w:t>
      </w:r>
      <w:r w:rsidR="00631BB0">
        <w:rPr>
          <w:szCs w:val="22"/>
        </w:rPr>
        <w:t xml:space="preserve"> 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7777777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15DAA2C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Pr="005C6FAC">
              <w:rPr>
                <w:i/>
                <w:iCs/>
                <w:sz w:val="20"/>
                <w:szCs w:val="20"/>
                <w:highlight w:val="yellow"/>
              </w:rPr>
              <w:t>G</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Pr="00374071" w:rsidRDefault="00CF5DF3" w:rsidP="00586EAB">
      <w:pPr>
        <w:rPr>
          <w:b/>
          <w:sz w:val="24"/>
        </w:rPr>
      </w:pPr>
    </w:p>
    <w:p w14:paraId="508C3F47" w14:textId="2A893884"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3CAA94BD">
            <wp:extent cx="2978150" cy="2224846"/>
            <wp:effectExtent l="0" t="0" r="0" b="4445"/>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055" b="1843"/>
                    <a:stretch/>
                  </pic:blipFill>
                  <pic:spPr bwMode="auto">
                    <a:xfrm>
                      <a:off x="0" y="0"/>
                      <a:ext cx="2994825" cy="2237303"/>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03DC7CC0">
            <wp:extent cx="3261360" cy="2255617"/>
            <wp:effectExtent l="0" t="0" r="0" b="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832" b="1334"/>
                    <a:stretch/>
                  </pic:blipFill>
                  <pic:spPr bwMode="auto">
                    <a:xfrm>
                      <a:off x="0" y="0"/>
                      <a:ext cx="3270451" cy="2261904"/>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08BC2EC3" w14:textId="77777777" w:rsidR="007E7F31" w:rsidRDefault="00BD370C" w:rsidP="00F35B45">
      <w:pPr>
        <w:jc w:val="center"/>
        <w:rPr>
          <w:bCs/>
          <w:i/>
          <w:iCs/>
          <w:color w:val="404040" w:themeColor="text1" w:themeTint="BF"/>
          <w:sz w:val="20"/>
          <w:szCs w:val="20"/>
        </w:rPr>
      </w:pPr>
      <w:r w:rsidRPr="0080549C">
        <w:rPr>
          <w:b/>
          <w:noProof/>
          <w:szCs w:val="22"/>
        </w:rPr>
        <w:drawing>
          <wp:inline distT="0" distB="0" distL="0" distR="0" wp14:anchorId="02C0DF34" wp14:editId="5C069705">
            <wp:extent cx="4063365" cy="1898650"/>
            <wp:effectExtent l="0" t="0" r="0" b="6350"/>
            <wp:docPr id="160598702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249" b="5308"/>
                    <a:stretch/>
                  </pic:blipFill>
                  <pic:spPr bwMode="auto">
                    <a:xfrm>
                      <a:off x="0" y="0"/>
                      <a:ext cx="4094233" cy="1913073"/>
                    </a:xfrm>
                    <a:prstGeom prst="rect">
                      <a:avLst/>
                    </a:prstGeom>
                    <a:noFill/>
                    <a:ln>
                      <a:noFill/>
                    </a:ln>
                    <a:extLst>
                      <a:ext uri="{53640926-AAD7-44D8-BBD7-CCE9431645EC}">
                        <a14:shadowObscured xmlns:a14="http://schemas.microsoft.com/office/drawing/2010/main"/>
                      </a:ext>
                    </a:extLst>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27C2BE79" w14:textId="77777777" w:rsidR="000D3ADF" w:rsidRPr="00D204C9" w:rsidRDefault="000D3ADF" w:rsidP="000D3ADF"/>
    <w:p w14:paraId="07CF901E" w14:textId="77777777" w:rsidR="000D3ADF" w:rsidRDefault="000D3ADF" w:rsidP="000D3ADF">
      <w:pPr>
        <w:jc w:val="center"/>
      </w:pPr>
      <w:r w:rsidRPr="00A50EA2">
        <w:rPr>
          <w:noProof/>
        </w:rPr>
        <w:drawing>
          <wp:inline distT="0" distB="0" distL="0" distR="0" wp14:anchorId="4C8FFFBD" wp14:editId="4B52D32C">
            <wp:extent cx="3689498" cy="2130752"/>
            <wp:effectExtent l="0" t="0" r="0" b="3175"/>
            <wp:docPr id="2017396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3750"/>
                    <a:stretch/>
                  </pic:blipFill>
                  <pic:spPr bwMode="auto">
                    <a:xfrm>
                      <a:off x="0" y="0"/>
                      <a:ext cx="3702999" cy="2138549"/>
                    </a:xfrm>
                    <a:prstGeom prst="rect">
                      <a:avLst/>
                    </a:prstGeom>
                    <a:noFill/>
                    <a:ln>
                      <a:noFill/>
                    </a:ln>
                    <a:extLst>
                      <a:ext uri="{53640926-AAD7-44D8-BBD7-CCE9431645EC}">
                        <a14:shadowObscured xmlns:a14="http://schemas.microsoft.com/office/drawing/2010/main"/>
                      </a:ext>
                    </a:extLst>
                  </pic:spPr>
                </pic:pic>
              </a:graphicData>
            </a:graphic>
          </wp:inline>
        </w:drawing>
      </w:r>
      <w:r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 xml:space="preserve">Respuestas sobre en qué etapa se debería </w:t>
      </w:r>
      <w:proofErr w:type="spellStart"/>
      <w:r>
        <w:rPr>
          <w:i/>
          <w:iCs/>
          <w:color w:val="404040" w:themeColor="text1" w:themeTint="BF"/>
          <w:sz w:val="20"/>
          <w:szCs w:val="20"/>
        </w:rPr>
        <w:t>consciencia</w:t>
      </w:r>
      <w:r w:rsidR="00B048D5">
        <w:rPr>
          <w:i/>
          <w:iCs/>
          <w:color w:val="404040" w:themeColor="text1" w:themeTint="BF"/>
          <w:sz w:val="20"/>
          <w:szCs w:val="20"/>
        </w:rPr>
        <w:t>r</w:t>
      </w:r>
      <w:proofErr w:type="spellEnd"/>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bookmarkStart w:id="45" w:name="_Toc200643787"/>
      <w:r w:rsidRPr="000D3ADF">
        <w:t>Valoración de los principios éticos generales</w:t>
      </w:r>
      <w:bookmarkEnd w:id="45"/>
    </w:p>
    <w:p w14:paraId="0F71F912" w14:textId="5EDC3F80"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ible</w:t>
      </w:r>
      <w:r w:rsidRPr="000D3ADF">
        <w:rPr>
          <w:szCs w:val="22"/>
        </w:rPr>
        <w:t xml:space="preserve"> [</w:t>
      </w:r>
      <w:r w:rsidRPr="000D3ADF">
        <w:rPr>
          <w:szCs w:val="22"/>
          <w:highlight w:val="yellow"/>
        </w:rPr>
        <w:t>a18</w:t>
      </w:r>
      <w:r w:rsidRPr="000D3ADF">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101BF0D6">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p>
    <w:p w14:paraId="22B06912" w14:textId="4D8079AA" w:rsidR="00E124FB" w:rsidRDefault="00E124FB" w:rsidP="003B3EB6">
      <w:pPr>
        <w:pStyle w:val="Ttulo2"/>
      </w:pPr>
      <w:bookmarkStart w:id="46" w:name="_5.5_Percepción_social"/>
      <w:bookmarkStart w:id="47" w:name="_Toc200643788"/>
      <w:bookmarkEnd w:id="46"/>
      <w:r>
        <w:t xml:space="preserve">5.5 </w:t>
      </w:r>
      <w:r w:rsidR="00A339FB" w:rsidRPr="00A339FB">
        <w:t>Percepción social sobre el uso y límites de las IAs con capacidad emocional</w:t>
      </w:r>
      <w:bookmarkEnd w:id="47"/>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330D9E79" w14:textId="57B2E371"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5E1F1C32" w:rsidR="005219F4" w:rsidRDefault="00E3425F" w:rsidP="005219F4">
      <w:pPr>
        <w:jc w:val="center"/>
      </w:pPr>
      <w:r w:rsidRPr="00E3425F">
        <w:rPr>
          <w:noProof/>
        </w:rPr>
        <w:drawing>
          <wp:inline distT="0" distB="0" distL="0" distR="0" wp14:anchorId="2B07F59B" wp14:editId="67D5CCBA">
            <wp:extent cx="2982906" cy="2088000"/>
            <wp:effectExtent l="0" t="0" r="0" b="7620"/>
            <wp:docPr id="711447228"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82906" cy="2088000"/>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51BFFC2B" w:rsidR="00160EE0" w:rsidRDefault="00160EE0" w:rsidP="005219F4">
      <w:pPr>
        <w:jc w:val="center"/>
      </w:pPr>
      <w:r w:rsidRPr="00160EE0">
        <w:rPr>
          <w:noProof/>
        </w:rPr>
        <w:drawing>
          <wp:inline distT="0" distB="0" distL="0" distR="0" wp14:anchorId="031EAB69" wp14:editId="475375AA">
            <wp:extent cx="3779859" cy="2268000"/>
            <wp:effectExtent l="0" t="0" r="0" b="0"/>
            <wp:docPr id="4346616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79859" cy="22680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P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57BBC69E" w14:textId="0D5C30CA" w:rsidR="00C93435" w:rsidRDefault="00C93435" w:rsidP="005219F4">
      <w:pPr>
        <w:jc w:val="center"/>
      </w:pPr>
      <w:r w:rsidRPr="00C93435">
        <w:rPr>
          <w:noProof/>
        </w:rPr>
        <w:drawing>
          <wp:inline distT="0" distB="0" distL="0" distR="0" wp14:anchorId="3B0C08D6" wp14:editId="3E330BAB">
            <wp:extent cx="3839856" cy="2304000"/>
            <wp:effectExtent l="0" t="0" r="0" b="1270"/>
            <wp:docPr id="141271961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839856" cy="23040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Default="004125BE" w:rsidP="00160EE0"/>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79D2F7EC" w14:textId="56F419D3" w:rsid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3F08838B" w14:textId="77777777" w:rsidR="00331380" w:rsidRPr="00160EE0" w:rsidRDefault="00331380" w:rsidP="00160EE0"/>
    <w:p w14:paraId="25FD643C" w14:textId="089EAABD" w:rsidR="00331380" w:rsidRDefault="00405DE3" w:rsidP="00CC718A">
      <w:pPr>
        <w:jc w:val="center"/>
      </w:pPr>
      <w:r w:rsidRPr="00405DE3">
        <w:rPr>
          <w:noProof/>
        </w:rPr>
        <w:drawing>
          <wp:inline distT="0" distB="0" distL="0" distR="0" wp14:anchorId="0C0A98FD" wp14:editId="118BE092">
            <wp:extent cx="3949655" cy="2304000"/>
            <wp:effectExtent l="0" t="0" r="0" b="1270"/>
            <wp:docPr id="635467909"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49655" cy="2304000"/>
                    </a:xfrm>
                    <a:prstGeom prst="rect">
                      <a:avLst/>
                    </a:prstGeom>
                    <a:noFill/>
                    <a:ln>
                      <a:noFill/>
                    </a:ln>
                  </pic:spPr>
                </pic:pic>
              </a:graphicData>
            </a:graphic>
          </wp:inline>
        </w:drawing>
      </w:r>
    </w:p>
    <w:p w14:paraId="215F6D96" w14:textId="36DBEC9E" w:rsidR="00CC718A" w:rsidRP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067EFAE5" w14:textId="083B699E" w:rsidR="00CC718A" w:rsidRDefault="00405DE3" w:rsidP="00405DE3">
      <w:pPr>
        <w:jc w:val="center"/>
      </w:pPr>
      <w:r w:rsidRPr="00405DE3">
        <w:rPr>
          <w:noProof/>
        </w:rPr>
        <w:drawing>
          <wp:inline distT="0" distB="0" distL="0" distR="0" wp14:anchorId="6F0F1369" wp14:editId="32556837">
            <wp:extent cx="3949654" cy="2304000"/>
            <wp:effectExtent l="0" t="0" r="0" b="1270"/>
            <wp:docPr id="833040024"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49654" cy="2304000"/>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3024CB70" w14:textId="77777777" w:rsidR="003D2033" w:rsidRDefault="003D2033" w:rsidP="000D3ADF"/>
    <w:p w14:paraId="7AFD7CD7" w14:textId="09DD43C4" w:rsidR="00CD694D" w:rsidRPr="00CD694D" w:rsidRDefault="00CD694D" w:rsidP="00CD694D">
      <w:pPr>
        <w:jc w:val="center"/>
      </w:pPr>
      <w:r w:rsidRPr="00CD694D">
        <w:rPr>
          <w:noProof/>
        </w:rPr>
        <w:drawing>
          <wp:inline distT="0" distB="0" distL="0" distR="0" wp14:anchorId="1B392998" wp14:editId="0B0BF5A8">
            <wp:extent cx="3284621" cy="1916059"/>
            <wp:effectExtent l="0" t="0" r="0" b="8255"/>
            <wp:docPr id="2716972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6891" cy="1917383"/>
                    </a:xfrm>
                    <a:prstGeom prst="rect">
                      <a:avLst/>
                    </a:prstGeom>
                    <a:noFill/>
                    <a:ln>
                      <a:noFill/>
                    </a:ln>
                  </pic:spPr>
                </pic:pic>
              </a:graphicData>
            </a:graphic>
          </wp:inline>
        </w:drawing>
      </w:r>
    </w:p>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48" w:name="_Toc200643789"/>
      <w:r w:rsidRPr="00860DCC">
        <w:t>Análisis e Interpretación de los resul</w:t>
      </w:r>
      <w:r>
        <w:t>tados</w:t>
      </w:r>
      <w:bookmarkEnd w:id="48"/>
    </w:p>
    <w:p w14:paraId="05F5F8BC" w14:textId="77777777" w:rsidR="007F6A7E" w:rsidRDefault="007F6A7E" w:rsidP="007F6A7E">
      <w:pPr>
        <w:ind w:right="4"/>
        <w:rPr>
          <w:color w:val="0000FF"/>
          <w:sz w:val="28"/>
          <w:szCs w:val="28"/>
        </w:rPr>
      </w:pPr>
    </w:p>
    <w:p w14:paraId="275AB650" w14:textId="707EEDE9" w:rsidR="00842E26"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300F870" w14:textId="77777777" w:rsidR="00A1289E" w:rsidRPr="00514FF1" w:rsidRDefault="00A1289E" w:rsidP="007F6A7E">
      <w:pPr>
        <w:ind w:right="4"/>
        <w:rPr>
          <w:color w:val="404040" w:themeColor="text1" w:themeTint="BF"/>
          <w:szCs w:val="22"/>
        </w:rPr>
      </w:pPr>
    </w:p>
    <w:p w14:paraId="47C10156" w14:textId="77777777" w:rsidR="007F1D0C" w:rsidRDefault="007F1D0C" w:rsidP="007F1D0C">
      <w:pPr>
        <w:pStyle w:val="Ttulo2"/>
      </w:pPr>
      <w:r>
        <w:t>6.1 Nivel de confianza y percepción de sesgos según el uso de la IA</w:t>
      </w:r>
    </w:p>
    <w:p w14:paraId="525D2E9C" w14:textId="77777777" w:rsidR="007F1D0C" w:rsidRDefault="007F1D0C" w:rsidP="007F1D0C"/>
    <w:p w14:paraId="5BD205DD" w14:textId="77777777" w:rsidR="007F1D0C" w:rsidRPr="007F1D0C" w:rsidRDefault="007F1D0C" w:rsidP="007F1D0C">
      <w:r w:rsidRPr="007F1D0C">
        <w:t xml:space="preserve">Un aspecto significativo de la encuesta </w:t>
      </w:r>
      <w:r w:rsidRPr="007F1D0C">
        <w:rPr>
          <w:szCs w:val="22"/>
        </w:rPr>
        <w:t xml:space="preserve">es la relación entre el uso cotidiano de la IA y el nivel de confianza que los usuarios depositan en ella. Tal y como se muestra en la </w:t>
      </w:r>
      <w:r w:rsidRPr="007F1D0C">
        <w:rPr>
          <w:i/>
          <w:iCs/>
          <w:szCs w:val="22"/>
        </w:rPr>
        <w:t xml:space="preserve">gráfica </w:t>
      </w:r>
      <w:r w:rsidRPr="007F1D0C">
        <w:rPr>
          <w:i/>
          <w:iCs/>
          <w:szCs w:val="22"/>
          <w:highlight w:val="yellow"/>
        </w:rPr>
        <w:t>AA</w:t>
      </w:r>
      <w:r w:rsidRPr="007F1D0C">
        <w:rPr>
          <w:szCs w:val="22"/>
        </w:rPr>
        <w:t xml:space="preserve"> (</w:t>
      </w:r>
      <w:hyperlink w:anchor="_5.2_Influencia_del" w:history="1">
        <w:r w:rsidRPr="007F1D0C">
          <w:rPr>
            <w:rStyle w:val="Hipervnculo"/>
            <w:i/>
            <w:iCs/>
            <w:color w:val="auto"/>
            <w:szCs w:val="22"/>
            <w:u w:val="none"/>
          </w:rPr>
          <w:t>capítulo 5.2</w:t>
        </w:r>
      </w:hyperlink>
      <w:r w:rsidRPr="007F1D0C">
        <w:rPr>
          <w:szCs w:val="22"/>
        </w:rPr>
        <w:t>), el 53% de las personas encuestadas manifiestan un nivel de confianza medio hacia los sistemas de IA, mientras que un 23% indica una confianza alta. Estos resultados son coherentes con los datos presentados en el marco teórico (</w:t>
      </w:r>
      <w:hyperlink w:anchor="_2.5__Confianza" w:history="1">
        <w:r w:rsidRPr="007F1D0C">
          <w:rPr>
            <w:rStyle w:val="Hipervnculo"/>
            <w:i/>
            <w:iCs/>
            <w:color w:val="auto"/>
            <w:szCs w:val="22"/>
            <w:u w:val="none"/>
          </w:rPr>
          <w:t>capitulo 2.5</w:t>
        </w:r>
      </w:hyperlink>
      <w:r w:rsidRPr="007F1D0C">
        <w:rPr>
          <w:szCs w:val="22"/>
        </w:rPr>
        <w:t xml:space="preserve">), donde el estudio global de KPMG muestra que el 52% de la población considera que la IA es fiable y tan solo el 46% afirma confiar en estos sistemas. </w:t>
      </w:r>
    </w:p>
    <w:p w14:paraId="2337DE68" w14:textId="77777777" w:rsidR="007F1D0C" w:rsidRPr="007F1D0C" w:rsidRDefault="007F1D0C" w:rsidP="007F1D0C">
      <w:pPr>
        <w:ind w:right="4"/>
        <w:rPr>
          <w:szCs w:val="22"/>
        </w:rPr>
      </w:pPr>
    </w:p>
    <w:p w14:paraId="315BFD92" w14:textId="77777777" w:rsidR="007F1D0C" w:rsidRPr="007F1D0C" w:rsidRDefault="007F1D0C" w:rsidP="007F1D0C">
      <w:pPr>
        <w:ind w:right="4"/>
        <w:rPr>
          <w:szCs w:val="22"/>
        </w:rPr>
      </w:pPr>
      <w:r w:rsidRPr="007F1D0C">
        <w:rPr>
          <w:szCs w:val="22"/>
        </w:rPr>
        <w:t>También se puede observar (</w:t>
      </w:r>
      <w:r w:rsidRPr="007F1D0C">
        <w:rPr>
          <w:i/>
          <w:iCs/>
          <w:szCs w:val="22"/>
        </w:rPr>
        <w:t xml:space="preserve">gráfica </w:t>
      </w:r>
      <w:r w:rsidRPr="007F1D0C">
        <w:rPr>
          <w:i/>
          <w:iCs/>
          <w:szCs w:val="22"/>
          <w:highlight w:val="yellow"/>
        </w:rPr>
        <w:t>A</w:t>
      </w:r>
      <w:r w:rsidRPr="007F1D0C">
        <w:rPr>
          <w:i/>
          <w:iCs/>
          <w:szCs w:val="22"/>
        </w:rPr>
        <w:t>, capitulo 5.2</w:t>
      </w:r>
      <w:r w:rsidRPr="007F1D0C">
        <w:rPr>
          <w:szCs w:val="22"/>
        </w:rPr>
        <w:t>) que, a medida que aumenta la edad de los encuestados, disminuye su nivel de confianza. Este dato también es coherente con el estudio de KMPG. En la misma gráfica se puede ver que el grupo que más confianza tiene en la IA es el de personas entre 18 y 24 años, algo que también se refleja en el estudio de Microsoft (</w:t>
      </w:r>
      <w:r w:rsidRPr="007F1D0C">
        <w:rPr>
          <w:i/>
          <w:iCs/>
          <w:szCs w:val="22"/>
        </w:rPr>
        <w:t>capítulo 2.5</w:t>
      </w:r>
      <w:r w:rsidRPr="007F1D0C">
        <w:rPr>
          <w:szCs w:val="22"/>
        </w:rPr>
        <w:t xml:space="preserve">). </w:t>
      </w:r>
    </w:p>
    <w:p w14:paraId="311B8FF3" w14:textId="77777777" w:rsidR="007F1D0C" w:rsidRPr="007F1D0C" w:rsidRDefault="007F1D0C" w:rsidP="007F1D0C">
      <w:pPr>
        <w:ind w:right="4"/>
        <w:rPr>
          <w:szCs w:val="22"/>
        </w:rPr>
      </w:pPr>
    </w:p>
    <w:p w14:paraId="613A4E9E" w14:textId="08B9BC56" w:rsidR="007F1D0C" w:rsidRDefault="007F1D0C" w:rsidP="007F1D0C">
      <w:r w:rsidRPr="007F1D0C">
        <w:t>En relación con la percepción de los beneficios y riesgos de la IA, los resultados de la gráfica </w:t>
      </w:r>
      <w:r w:rsidRPr="007F1D0C">
        <w:rPr>
          <w:highlight w:val="yellow"/>
        </w:rPr>
        <w:t>D</w:t>
      </w:r>
      <w:r w:rsidRPr="007F1D0C">
        <w:t> (</w:t>
      </w:r>
      <w:r w:rsidRPr="007F1D0C">
        <w:rPr>
          <w:i/>
          <w:iCs/>
        </w:rPr>
        <w:t>capitulo 5.3</w:t>
      </w:r>
      <w:r w:rsidRPr="007F1D0C">
        <w:t xml:space="preserve">) muestran que el 56% de los usuarios encuestados considera que la IA ya está beneficiando nuestras vidas, y un 67 % cree que lo hará también en el futuro. En el estudio global de KPMG, un 34 % de las personas entrevistadas considera </w:t>
      </w:r>
      <w:r w:rsidRPr="007F1D0C">
        <w:rPr>
          <w:i/>
          <w:iCs/>
        </w:rPr>
        <w:t>que los riesgos superan los beneficios</w:t>
      </w:r>
      <w:r w:rsidRPr="007F1D0C">
        <w:t xml:space="preserve">, </w:t>
      </w:r>
      <w:r w:rsidR="00690A4C" w:rsidRPr="00690A4C">
        <w:t>lo que implica que la mayoría no comparte esa visión negativa, aunque no queda claro si se oponen o simplemente no tienen una opinión definida.</w:t>
      </w:r>
    </w:p>
    <w:p w14:paraId="20D24814" w14:textId="77777777" w:rsidR="00690A4C" w:rsidRPr="007F1D0C" w:rsidRDefault="00690A4C" w:rsidP="007F1D0C"/>
    <w:p w14:paraId="14E6E110" w14:textId="77777777" w:rsidR="007F1D0C" w:rsidRPr="007F1D0C" w:rsidRDefault="007F1D0C" w:rsidP="007F1D0C">
      <w:r w:rsidRPr="007F1D0C">
        <w:t>Aunque los resultados no son completamente opuestos, sí que se puede observar una mayor inclinación al optimismo en la muestra del cuestionario del proyecto, probablemente relacionada con el perfil demográfico, ya que la mayoría de las respuestas provienen de estudiantes de entre 18 y 24 años, mientras que en el estudio de KPMG este grupo representa solo el 12 % de la muestra total. Es posible que las generaciones más jóvenes tiendan a ver la IA de forma más optimista, ya que han crecido en contacto constante con la tecnología y tienden a adaptarse más rápidamente a sus usos cotidianos.</w:t>
      </w:r>
    </w:p>
    <w:p w14:paraId="7854D83C" w14:textId="77777777" w:rsidR="007F1D0C" w:rsidRPr="007F1D0C" w:rsidRDefault="007F1D0C" w:rsidP="007F1D0C"/>
    <w:p w14:paraId="69F86331" w14:textId="77777777" w:rsidR="007F1D0C" w:rsidRPr="007F1D0C" w:rsidRDefault="007F1D0C" w:rsidP="007F1D0C">
      <w:r w:rsidRPr="007F1D0C">
        <w:t>Por otro lado, en el estudio de KPMG, un 68 % de los encuestados expresa miedo ante los posibles sesgos de la IA, especialmente por su capacidad para discriminar a ciertos colectivos o reforzar desigualdades sociales existentes. En el cuestionario del presente trabajo, un 67 % también reconoce que estos sistemas pueden estar sesgados, lo cual sugiere que la conciencia sobre esta problemática está relativamente extendida entre los usuarios, incluso entre los más jóvenes.</w:t>
      </w:r>
    </w:p>
    <w:p w14:paraId="79023021" w14:textId="77777777" w:rsidR="007F1D0C" w:rsidRPr="007F1D0C" w:rsidRDefault="007F1D0C" w:rsidP="007F1D0C">
      <w:pPr>
        <w:ind w:right="4"/>
        <w:rPr>
          <w:szCs w:val="22"/>
        </w:rPr>
      </w:pPr>
    </w:p>
    <w:p w14:paraId="63FD6051" w14:textId="7CE1EB05" w:rsidR="007F1D0C" w:rsidRPr="007F1D0C" w:rsidRDefault="007F1D0C" w:rsidP="00690A4C">
      <w:pPr>
        <w:ind w:left="720" w:hanging="720"/>
      </w:pPr>
      <w:r w:rsidRPr="007F1D0C">
        <w:t xml:space="preserve">Un dato especialmente interesante es que el 54 % de los encuestados afirma que, cuanto más sabe sobre la IA, más desconfianza le genera. A pesar de este conocimiento, los usuarios siguen haciendo un gran uso de ella. </w:t>
      </w:r>
      <w:r w:rsidR="00690A4C" w:rsidRPr="00690A4C">
        <w:t>Esta aparente contradicción merece un análisis más profundo.</w:t>
      </w:r>
    </w:p>
    <w:p w14:paraId="0A64E6DC" w14:textId="77777777" w:rsidR="007F1D0C" w:rsidRPr="007F1D0C" w:rsidRDefault="007F1D0C" w:rsidP="007F1D0C"/>
    <w:p w14:paraId="5BF93AD2" w14:textId="77777777" w:rsidR="007F1D0C" w:rsidRPr="007F1D0C" w:rsidRDefault="007F1D0C" w:rsidP="007F1D0C">
      <w:r w:rsidRPr="007F1D0C">
        <w:rPr>
          <w:b/>
        </w:rPr>
        <w:t>Contradicción entre uso y confianza IA</w:t>
      </w:r>
    </w:p>
    <w:p w14:paraId="03526D46" w14:textId="77777777" w:rsidR="007F1D0C" w:rsidRPr="007F1D0C" w:rsidRDefault="007F1D0C" w:rsidP="007F1D0C"/>
    <w:p w14:paraId="0C36C7E3" w14:textId="77777777" w:rsidR="007F1D0C" w:rsidRPr="007F1D0C" w:rsidRDefault="007F1D0C" w:rsidP="007F1D0C">
      <w:r w:rsidRPr="007F1D0C">
        <w:t>Un hallazgo interesante es la contradicción entre el alto nivel del uso de la IA y el reconocimiento de sus limitaciones éticas, es decir, sus sesgos (</w:t>
      </w:r>
      <w:r w:rsidRPr="007F1D0C">
        <w:rPr>
          <w:i/>
          <w:iCs/>
        </w:rPr>
        <w:t xml:space="preserve">Gráfica </w:t>
      </w:r>
      <w:r w:rsidRPr="007F1D0C">
        <w:rPr>
          <w:i/>
          <w:iCs/>
          <w:highlight w:val="yellow"/>
        </w:rPr>
        <w:t>I</w:t>
      </w:r>
      <w:r w:rsidRPr="007F1D0C">
        <w:rPr>
          <w:i/>
          <w:iCs/>
        </w:rPr>
        <w:t>, capítulo 5)</w:t>
      </w:r>
      <w:r w:rsidRPr="007F1D0C">
        <w:t xml:space="preserve">. </w:t>
      </w:r>
    </w:p>
    <w:p w14:paraId="2C9EFE73" w14:textId="77777777" w:rsidR="007F1D0C" w:rsidRPr="007F1D0C" w:rsidRDefault="007F1D0C" w:rsidP="007F1D0C"/>
    <w:p w14:paraId="6A9447F9" w14:textId="77777777" w:rsidR="007F1D0C" w:rsidRPr="007F1D0C" w:rsidRDefault="007F1D0C" w:rsidP="007F1D0C">
      <w:r w:rsidRPr="007F1D0C">
        <w:t xml:space="preserve">A pesar de que la mayoría de los usuarios afirman utilizar la IA de manera diaria, también manifiestan reconocer que estos sistemas pueden actuar o tomar decisiones sesgadas o incluso amplificar sesgos discriminatorios. Este hallazgo abre una línea de interpretación interesante: ¿Por qué se sigue confiando en sistemas que se consideran sesgados?  </w:t>
      </w:r>
    </w:p>
    <w:p w14:paraId="559A13FA" w14:textId="77777777" w:rsidR="007F1D0C" w:rsidRPr="007F1D0C" w:rsidRDefault="007F1D0C" w:rsidP="007F1D0C"/>
    <w:p w14:paraId="12FD515D" w14:textId="622CB40B" w:rsidR="007F1D0C" w:rsidRPr="007F1D0C" w:rsidRDefault="007F1D0C" w:rsidP="007F1D0C">
      <w:r w:rsidRPr="007F1D0C">
        <w:t xml:space="preserve">Una explicación podría ser que los usos cotidianos de esta herramienta tienden a ser percibidos como inofensivos. Herramientas como </w:t>
      </w:r>
      <w:r w:rsidRPr="007F1D0C">
        <w:rPr>
          <w:i/>
          <w:iCs/>
        </w:rPr>
        <w:t>ChatGPT</w:t>
      </w:r>
      <w:r w:rsidRPr="007F1D0C">
        <w:t xml:space="preserve">, </w:t>
      </w:r>
      <w:r w:rsidRPr="007F1D0C">
        <w:rPr>
          <w:i/>
          <w:iCs/>
        </w:rPr>
        <w:t>Grammarly</w:t>
      </w:r>
      <w:r w:rsidRPr="007F1D0C">
        <w:t xml:space="preserve">, asistentes virtuales o traductores automáticos se utilizan principalmente para tareas como corregir textos, redactar correos, generar ideas o buscar información. En estas aplicaciones los posibles impactos negativos parecen mínimos o irrelevantes para el usuario, lo que puede llevar a subestimar </w:t>
      </w:r>
      <w:r w:rsidR="00690A4C">
        <w:t>sus</w:t>
      </w:r>
      <w:r w:rsidRPr="007F1D0C">
        <w:t xml:space="preserve"> implicaciones éticas. Esta hipótesis se refuerza con las respuestas sobre el tipo de decisiones que los usuarios consideran aceptable delegar a la IA (</w:t>
      </w:r>
      <w:r w:rsidRPr="007F1D0C">
        <w:rPr>
          <w:i/>
          <w:iCs/>
        </w:rPr>
        <w:t xml:space="preserve">Gráfica </w:t>
      </w:r>
      <w:r w:rsidRPr="007F1D0C">
        <w:rPr>
          <w:i/>
          <w:iCs/>
          <w:highlight w:val="yellow"/>
        </w:rPr>
        <w:t>C</w:t>
      </w:r>
      <w:r w:rsidRPr="007F1D0C">
        <w:rPr>
          <w:i/>
          <w:iCs/>
        </w:rPr>
        <w:t>, capítulo 5</w:t>
      </w:r>
      <w:r w:rsidRPr="007F1D0C">
        <w:t>), donde la opción “</w:t>
      </w:r>
      <w:r w:rsidRPr="007F1D0C">
        <w:rPr>
          <w:i/>
          <w:iCs/>
        </w:rPr>
        <w:t>decisiones logísticas</w:t>
      </w:r>
      <w:r w:rsidRPr="007F1D0C">
        <w:t xml:space="preserve">” es la más aceptada, mientras que las decisiones médicas o en situaciones límites, como ahora la conducción autónoma, son las menos respaldadas.  </w:t>
      </w:r>
    </w:p>
    <w:p w14:paraId="1B2713B6" w14:textId="77777777" w:rsidR="007F1D0C" w:rsidRPr="007F1D0C" w:rsidRDefault="007F1D0C" w:rsidP="007F1D0C"/>
    <w:p w14:paraId="452BE610" w14:textId="77777777" w:rsidR="007F1D0C" w:rsidRDefault="007F1D0C" w:rsidP="007F1D0C">
      <w:r w:rsidRPr="007F1D0C">
        <w:t>Sin embargo, tal y como sugiere el marco teórico (</w:t>
      </w:r>
      <w:hyperlink w:anchor="_2.4__Ética" w:history="1">
        <w:r w:rsidRPr="007F1D0C">
          <w:rPr>
            <w:rStyle w:val="Hipervnculo"/>
            <w:i/>
            <w:iCs/>
            <w:color w:val="auto"/>
            <w:u w:val="none"/>
          </w:rPr>
          <w:t>Capítulo 2.4</w:t>
        </w:r>
      </w:hyperlink>
      <w:r w:rsidRPr="007F1D0C">
        <w:t>), esta confianza puede estar relacionada con una falta de conexión entre el uso personal y la percepción del impacto social de la IA. Como se expone en dicho capítulo, uno de los grandes 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7A87408C" w14:textId="77777777" w:rsidR="00690A4C" w:rsidRDefault="00690A4C" w:rsidP="007F1D0C"/>
    <w:p w14:paraId="4D408768" w14:textId="36C7100B" w:rsidR="00690A4C" w:rsidRPr="007F1D0C" w:rsidRDefault="00690A4C" w:rsidP="007F1D0C">
      <w:r w:rsidRPr="00690A4C">
        <w:t>En conjunto, los datos revelan una actitud ambivalente: existe confianza en la utilidad de la IA, pero también preocupación por sus riesgos. A pesar de ello, esta preocupación no parece traducirse en una reducción del uso, posiblemente debido a la percepción de que las tareas automatizadas no implican grandes consecuencias éticas. Esta desconexión entre la dimensión personal y la social de la IA representa uno de los mayores desafíos actuales: fomentar una conciencia crítica que integre el impacto individual y colectivo del uso de estas tecnologías.</w:t>
      </w:r>
    </w:p>
    <w:p w14:paraId="621B7375" w14:textId="77777777" w:rsidR="00110416" w:rsidRPr="00110416" w:rsidRDefault="00110416" w:rsidP="005E3483"/>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49" w:name="_Toc200643791"/>
      <w:r>
        <w:t xml:space="preserve">6.2 </w:t>
      </w:r>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bookmarkEnd w:id="49"/>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65759781" w14:textId="77777777" w:rsidR="004125BE" w:rsidRPr="004125BE" w:rsidRDefault="004125BE" w:rsidP="004125BE">
      <w:pPr>
        <w:rPr>
          <w:color w:val="404040" w:themeColor="text1" w:themeTint="BF"/>
        </w:rPr>
      </w:pPr>
      <w:r w:rsidRPr="004125BE">
        <w:rPr>
          <w:color w:val="404040" w:themeColor="text1" w:themeTint="BF"/>
        </w:rPr>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507D3D3C" w:rsidR="00480668" w:rsidRDefault="004125BE" w:rsidP="00F110B3">
      <w:pPr>
        <w:rPr>
          <w:color w:val="404040" w:themeColor="text1" w:themeTint="BF"/>
        </w:rPr>
      </w:pPr>
      <w:r w:rsidRPr="004125BE">
        <w:rPr>
          <w:color w:val="404040" w:themeColor="text1" w:themeTint="BF"/>
        </w:rPr>
        <w:t>En cuanto al acceso a este tipo de tecnologías (</w:t>
      </w:r>
      <w:r w:rsidRPr="004125BE">
        <w:rPr>
          <w:i/>
          <w:iCs/>
          <w:color w:val="404040" w:themeColor="text1" w:themeTint="BF"/>
        </w:rPr>
        <w:t>Gráfica P</w:t>
      </w:r>
      <w:r w:rsidRPr="004125BE">
        <w:rPr>
          <w:color w:val="404040" w:themeColor="text1" w:themeTint="BF"/>
        </w:rPr>
        <w:t>), la mayoría de los usuarios están de acuerdo en advertir sobre su contenido mediante etiquetas o restringirlo a edades. Esta posición coincide con lo planteado en el marco teórico (</w:t>
      </w:r>
      <w:hyperlink r:id="rId64" w:anchor="heading=h.wfwo90apjtrh" w:history="1">
        <w:r w:rsidRPr="004125BE">
          <w:rPr>
            <w:rStyle w:val="Hipervnculo"/>
            <w:i/>
            <w:iCs/>
          </w:rPr>
          <w:t>capítulo 2.4</w:t>
        </w:r>
      </w:hyperlink>
      <w:r w:rsidRPr="004125BE">
        <w:rPr>
          <w:i/>
          <w:iCs/>
          <w:color w:val="404040" w:themeColor="text1" w:themeTint="BF"/>
        </w:rPr>
        <w:t>.1</w:t>
      </w:r>
      <w:r w:rsidRPr="004125BE">
        <w:rPr>
          <w:color w:val="404040" w:themeColor="text1" w:themeTint="BF"/>
        </w:rPr>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Default="004125BE" w:rsidP="00F110B3"/>
    <w:p w14:paraId="452CC072" w14:textId="61490106" w:rsidR="00366949" w:rsidRDefault="00FD6DBA" w:rsidP="00366949">
      <w:pPr>
        <w:pStyle w:val="Ttulo3"/>
      </w:pPr>
      <w:bookmarkStart w:id="50" w:name="_Análisis_de_los"/>
      <w:bookmarkStart w:id="51" w:name="_Toc200643792"/>
      <w:bookmarkEnd w:id="50"/>
      <w:r>
        <w:t>A</w:t>
      </w:r>
      <w:r w:rsidRPr="00FD6DBA">
        <w:t xml:space="preserve">nálisis de los resultados desde los </w:t>
      </w:r>
      <w:r w:rsidR="009E1580">
        <w:t>perfiles</w:t>
      </w:r>
      <w:r w:rsidRPr="00FD6DBA">
        <w:t xml:space="preserve"> éticos</w:t>
      </w:r>
      <w:bookmarkEnd w:id="51"/>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72DFDB63" w14:textId="77777777" w:rsidR="004125BE" w:rsidRDefault="004125BE" w:rsidP="00366949"/>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 se basa en la ética del cuidado</w:t>
      </w:r>
      <w:r w:rsidR="00A436AF" w:rsidRPr="00A436AF">
        <w:t xml:space="preserve"> 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4DE0E514" w:rsidR="007548CF" w:rsidRPr="0090032F" w:rsidRDefault="007548CF">
      <w:pPr>
        <w:rPr>
          <w:b/>
          <w:sz w:val="30"/>
          <w:szCs w:val="30"/>
        </w:rPr>
      </w:pPr>
    </w:p>
    <w:p w14:paraId="01EDEB7A" w14:textId="3BD95139" w:rsidR="000771D9" w:rsidRDefault="000771D9">
      <w:pPr>
        <w:jc w:val="left"/>
        <w:rPr>
          <w:b/>
          <w:sz w:val="40"/>
          <w:szCs w:val="40"/>
        </w:rPr>
      </w:pPr>
      <w:bookmarkStart w:id="52" w:name="_Conclusiones_y_trabajos"/>
      <w:bookmarkEnd w:id="52"/>
      <w:r>
        <w:br w:type="page"/>
      </w:r>
    </w:p>
    <w:p w14:paraId="280C2C50" w14:textId="063031AA" w:rsidR="00BD5C4D" w:rsidRPr="002B1B3F" w:rsidRDefault="00040177">
      <w:pPr>
        <w:pStyle w:val="Ttulo1"/>
        <w:rPr>
          <w:color w:val="0000FF"/>
        </w:rPr>
      </w:pPr>
      <w:bookmarkStart w:id="53" w:name="_Toc200643793"/>
      <w:r w:rsidRPr="002B1B3F">
        <w:t>Conclusio</w:t>
      </w:r>
      <w:r w:rsidR="007F6A7E">
        <w:t>nes y trabajos futuros</w:t>
      </w:r>
      <w:bookmarkEnd w:id="53"/>
    </w:p>
    <w:p w14:paraId="760CBAEC" w14:textId="77777777" w:rsidR="00BD5C4D" w:rsidRPr="002B1B3F" w:rsidRDefault="00BD5C4D">
      <w:pPr>
        <w:ind w:right="4"/>
        <w:rPr>
          <w:b/>
          <w:sz w:val="44"/>
          <w:szCs w:val="44"/>
        </w:rPr>
      </w:pPr>
    </w:p>
    <w:p w14:paraId="616BE2F9" w14:textId="77777777" w:rsidR="00BD5C4D" w:rsidRPr="00674C16" w:rsidRDefault="00040177">
      <w:pPr>
        <w:ind w:right="4"/>
        <w:rPr>
          <w:sz w:val="40"/>
          <w:szCs w:val="40"/>
        </w:rPr>
      </w:pPr>
      <w:r w:rsidRPr="00674C16">
        <w:rPr>
          <w:color w:val="0000FF"/>
          <w:szCs w:val="22"/>
        </w:rPr>
        <w:t>[Es pot separar conclusions i treball futur en capítols diferents, sense sobrepassar les 30 pàgines del cos de treball.]</w:t>
      </w:r>
    </w:p>
    <w:p w14:paraId="02EF5263" w14:textId="77777777" w:rsidR="00BD5C4D" w:rsidRPr="00674C16" w:rsidRDefault="00BD5C4D">
      <w:pPr>
        <w:ind w:right="4"/>
        <w:rPr>
          <w:b/>
          <w:color w:val="0000FF"/>
          <w:szCs w:val="22"/>
        </w:rPr>
      </w:pPr>
    </w:p>
    <w:p w14:paraId="323850F8" w14:textId="77777777" w:rsidR="00BD5C4D" w:rsidRPr="006A4C61" w:rsidRDefault="00040177">
      <w:pPr>
        <w:ind w:right="4"/>
        <w:rPr>
          <w:color w:val="0000FF"/>
          <w:szCs w:val="22"/>
        </w:rPr>
      </w:pPr>
      <w:r w:rsidRPr="00190AA6">
        <w:rPr>
          <w:color w:val="0000FF"/>
          <w:szCs w:val="22"/>
          <w:lang w:val="en-GB"/>
        </w:rPr>
        <w:t xml:space="preserve">[ Text conclusió i treball futur. </w:t>
      </w:r>
      <w:r w:rsidRPr="006A4C61">
        <w:rPr>
          <w:color w:val="0000FF"/>
          <w:szCs w:val="22"/>
        </w:rPr>
        <w:t>El text és pot separar en apartats.][mida 11]</w:t>
      </w:r>
    </w:p>
    <w:p w14:paraId="3C64803A" w14:textId="24053823" w:rsidR="00BD5C4D" w:rsidRPr="00503963" w:rsidRDefault="00040177" w:rsidP="007548CF">
      <w:pPr>
        <w:ind w:right="4"/>
        <w:rPr>
          <w:b/>
          <w:color w:val="0000FF"/>
          <w:szCs w:val="22"/>
          <w:lang w:val="en-GB"/>
        </w:rPr>
      </w:pPr>
      <w:r w:rsidRPr="00503963">
        <w:rPr>
          <w:szCs w:val="22"/>
          <w:lang w:val="en-GB"/>
        </w:rPr>
        <w:t xml:space="preserve">Lorem </w:t>
      </w:r>
    </w:p>
    <w:p w14:paraId="769807D6" w14:textId="77777777" w:rsidR="00BD5C4D" w:rsidRPr="00503963" w:rsidRDefault="00BD5C4D">
      <w:pPr>
        <w:ind w:right="4"/>
        <w:rPr>
          <w:b/>
          <w:color w:val="0000FF"/>
          <w:sz w:val="38"/>
          <w:szCs w:val="38"/>
          <w:lang w:val="en-GB"/>
        </w:rPr>
      </w:pPr>
    </w:p>
    <w:p w14:paraId="4171839E" w14:textId="77777777" w:rsidR="00BD5C4D" w:rsidRPr="00503963" w:rsidRDefault="00BD5C4D">
      <w:pPr>
        <w:ind w:right="4"/>
        <w:rPr>
          <w:b/>
          <w:color w:val="0000FF"/>
          <w:sz w:val="38"/>
          <w:szCs w:val="38"/>
          <w:lang w:val="en-GB"/>
        </w:rPr>
      </w:pPr>
    </w:p>
    <w:p w14:paraId="3AD32D60" w14:textId="77777777" w:rsidR="00BD5C4D" w:rsidRPr="00503963" w:rsidRDefault="00BD5C4D">
      <w:pPr>
        <w:ind w:right="4"/>
        <w:rPr>
          <w:rFonts w:ascii="Arial" w:eastAsia="Arial" w:hAnsi="Arial" w:cs="Arial"/>
          <w:b/>
          <w:sz w:val="26"/>
          <w:szCs w:val="26"/>
          <w:lang w:val="en-GB"/>
        </w:rPr>
      </w:pPr>
    </w:p>
    <w:p w14:paraId="528081B5" w14:textId="77777777" w:rsidR="00BD5C4D" w:rsidRPr="00503963" w:rsidRDefault="00BD5C4D">
      <w:pPr>
        <w:ind w:right="4"/>
        <w:rPr>
          <w:i/>
          <w:lang w:val="en-GB"/>
        </w:rPr>
      </w:pPr>
    </w:p>
    <w:p w14:paraId="26FCE1AF" w14:textId="77777777" w:rsidR="00BD5C4D" w:rsidRPr="00503963" w:rsidRDefault="00BD5C4D">
      <w:pPr>
        <w:ind w:right="4"/>
        <w:rPr>
          <w:i/>
          <w:lang w:val="en-GB"/>
        </w:rPr>
      </w:pPr>
    </w:p>
    <w:p w14:paraId="4E6AC3C0" w14:textId="77777777" w:rsidR="00BD5C4D" w:rsidRPr="00503963" w:rsidRDefault="00BD5C4D">
      <w:pPr>
        <w:ind w:right="4"/>
        <w:rPr>
          <w:i/>
          <w:lang w:val="en-GB"/>
        </w:rPr>
      </w:pPr>
    </w:p>
    <w:p w14:paraId="70E47A08" w14:textId="77777777" w:rsidR="00BD5C4D" w:rsidRPr="00503963" w:rsidRDefault="00BD5C4D">
      <w:pPr>
        <w:ind w:right="4"/>
        <w:rPr>
          <w:i/>
          <w:lang w:val="en-GB"/>
        </w:rPr>
      </w:pPr>
    </w:p>
    <w:p w14:paraId="082A8A95" w14:textId="77777777" w:rsidR="00BD5C4D" w:rsidRPr="00503963" w:rsidRDefault="00BD5C4D">
      <w:pPr>
        <w:ind w:right="4"/>
        <w:rPr>
          <w:i/>
          <w:lang w:val="en-GB"/>
        </w:rPr>
      </w:pPr>
    </w:p>
    <w:p w14:paraId="63132B67" w14:textId="77777777" w:rsidR="00BD5C4D" w:rsidRPr="00503963" w:rsidRDefault="00BD5C4D">
      <w:pPr>
        <w:ind w:right="4"/>
        <w:rPr>
          <w:i/>
          <w:lang w:val="en-GB"/>
        </w:rPr>
      </w:pPr>
    </w:p>
    <w:p w14:paraId="7174EDE0" w14:textId="77777777" w:rsidR="00BD5C4D" w:rsidRPr="00503963" w:rsidRDefault="00BD5C4D">
      <w:pPr>
        <w:ind w:right="4"/>
        <w:rPr>
          <w:i/>
          <w:lang w:val="en-GB"/>
        </w:rPr>
      </w:pPr>
    </w:p>
    <w:p w14:paraId="2DD693F3" w14:textId="77777777" w:rsidR="00BD5C4D" w:rsidRPr="00503963" w:rsidRDefault="00BD5C4D">
      <w:pPr>
        <w:ind w:right="4"/>
        <w:rPr>
          <w:i/>
          <w:lang w:val="en-GB"/>
        </w:rPr>
      </w:pPr>
    </w:p>
    <w:p w14:paraId="1BF6A892" w14:textId="77777777" w:rsidR="00BD5C4D" w:rsidRPr="00503963" w:rsidRDefault="00BD5C4D">
      <w:pPr>
        <w:ind w:right="4"/>
        <w:rPr>
          <w:i/>
          <w:lang w:val="en-GB"/>
        </w:rPr>
      </w:pPr>
    </w:p>
    <w:p w14:paraId="60ADB3F7" w14:textId="77777777" w:rsidR="00BD5C4D" w:rsidRPr="00503963" w:rsidRDefault="00BD5C4D">
      <w:pPr>
        <w:ind w:right="4"/>
        <w:rPr>
          <w:i/>
          <w:lang w:val="en-GB"/>
        </w:rPr>
      </w:pPr>
    </w:p>
    <w:p w14:paraId="02DDFD26" w14:textId="77777777" w:rsidR="00BD5C4D" w:rsidRPr="00503963" w:rsidRDefault="00BD5C4D">
      <w:pPr>
        <w:ind w:right="4"/>
        <w:rPr>
          <w:rFonts w:ascii="Arial" w:eastAsia="Arial" w:hAnsi="Arial" w:cs="Arial"/>
          <w:b/>
          <w:sz w:val="28"/>
          <w:szCs w:val="28"/>
          <w:lang w:val="en-GB"/>
        </w:rPr>
      </w:pPr>
    </w:p>
    <w:p w14:paraId="19455C4B" w14:textId="77777777" w:rsidR="00BD5C4D" w:rsidRPr="00503963" w:rsidRDefault="00BD5C4D">
      <w:pPr>
        <w:ind w:right="4"/>
        <w:rPr>
          <w:rFonts w:ascii="Arial" w:eastAsia="Arial" w:hAnsi="Arial" w:cs="Arial"/>
          <w:b/>
          <w:sz w:val="28"/>
          <w:szCs w:val="28"/>
          <w:lang w:val="en-GB"/>
        </w:rPr>
      </w:pPr>
    </w:p>
    <w:p w14:paraId="14F279A6" w14:textId="77777777" w:rsidR="00BD5C4D" w:rsidRPr="00503963" w:rsidRDefault="00BD5C4D">
      <w:pPr>
        <w:ind w:right="4"/>
        <w:rPr>
          <w:rFonts w:ascii="Arial" w:eastAsia="Arial" w:hAnsi="Arial" w:cs="Arial"/>
          <w:b/>
          <w:sz w:val="28"/>
          <w:szCs w:val="28"/>
          <w:lang w:val="en-GB"/>
        </w:rPr>
      </w:pPr>
    </w:p>
    <w:p w14:paraId="35319BF7" w14:textId="77777777" w:rsidR="00BD5C4D" w:rsidRPr="00503963" w:rsidRDefault="00BD5C4D">
      <w:pPr>
        <w:ind w:right="4"/>
        <w:rPr>
          <w:rFonts w:ascii="Arial" w:eastAsia="Arial" w:hAnsi="Arial" w:cs="Arial"/>
          <w:b/>
          <w:sz w:val="28"/>
          <w:szCs w:val="28"/>
          <w:lang w:val="en-GB"/>
        </w:rPr>
      </w:pPr>
    </w:p>
    <w:p w14:paraId="4B391138" w14:textId="77777777" w:rsidR="00BD5C4D" w:rsidRPr="00503963" w:rsidRDefault="00BD5C4D">
      <w:pPr>
        <w:ind w:right="4"/>
        <w:rPr>
          <w:rFonts w:ascii="Arial" w:eastAsia="Arial" w:hAnsi="Arial" w:cs="Arial"/>
          <w:b/>
          <w:sz w:val="28"/>
          <w:szCs w:val="28"/>
          <w:lang w:val="en-GB"/>
        </w:rPr>
      </w:pPr>
    </w:p>
    <w:p w14:paraId="67567DEA" w14:textId="77777777" w:rsidR="00BD5C4D" w:rsidRPr="00503963" w:rsidRDefault="00BD5C4D">
      <w:pPr>
        <w:ind w:right="4"/>
        <w:rPr>
          <w:rFonts w:ascii="Arial" w:eastAsia="Arial" w:hAnsi="Arial" w:cs="Arial"/>
          <w:b/>
          <w:sz w:val="28"/>
          <w:szCs w:val="28"/>
          <w:lang w:val="en-GB"/>
        </w:rPr>
      </w:pPr>
    </w:p>
    <w:p w14:paraId="7C295B69" w14:textId="77777777" w:rsidR="00BD5C4D" w:rsidRPr="00503963" w:rsidRDefault="00BD5C4D">
      <w:pPr>
        <w:ind w:right="4"/>
        <w:rPr>
          <w:rFonts w:ascii="Arial" w:eastAsia="Arial" w:hAnsi="Arial" w:cs="Arial"/>
          <w:b/>
          <w:sz w:val="28"/>
          <w:szCs w:val="28"/>
          <w:lang w:val="en-GB"/>
        </w:rPr>
      </w:pPr>
    </w:p>
    <w:p w14:paraId="59A4D071" w14:textId="77777777" w:rsidR="00BD5C4D" w:rsidRPr="00503963" w:rsidRDefault="00BD5C4D">
      <w:pPr>
        <w:ind w:right="4"/>
        <w:rPr>
          <w:rFonts w:ascii="Arial" w:eastAsia="Arial" w:hAnsi="Arial" w:cs="Arial"/>
          <w:b/>
          <w:sz w:val="28"/>
          <w:szCs w:val="28"/>
          <w:lang w:val="en-GB"/>
        </w:rPr>
      </w:pPr>
    </w:p>
    <w:p w14:paraId="22DD5E49" w14:textId="77777777" w:rsidR="00BD5C4D" w:rsidRPr="00503963" w:rsidRDefault="00BD5C4D">
      <w:pPr>
        <w:ind w:right="4"/>
        <w:rPr>
          <w:rFonts w:ascii="Arial" w:eastAsia="Arial" w:hAnsi="Arial" w:cs="Arial"/>
          <w:b/>
          <w:sz w:val="28"/>
          <w:szCs w:val="28"/>
          <w:lang w:val="en-GB"/>
        </w:rPr>
      </w:pPr>
    </w:p>
    <w:p w14:paraId="2176EB31" w14:textId="77777777" w:rsidR="00BD5C4D" w:rsidRPr="00503963" w:rsidRDefault="00BD5C4D">
      <w:pPr>
        <w:ind w:right="4"/>
        <w:rPr>
          <w:rFonts w:ascii="Arial" w:eastAsia="Arial" w:hAnsi="Arial" w:cs="Arial"/>
          <w:b/>
          <w:sz w:val="28"/>
          <w:szCs w:val="28"/>
          <w:lang w:val="en-GB"/>
        </w:rPr>
      </w:pPr>
    </w:p>
    <w:p w14:paraId="6A297404" w14:textId="77777777" w:rsidR="00BD5C4D" w:rsidRPr="00503963" w:rsidRDefault="00BD5C4D">
      <w:pPr>
        <w:ind w:right="4"/>
        <w:rPr>
          <w:rFonts w:ascii="Arial" w:eastAsia="Arial" w:hAnsi="Arial" w:cs="Arial"/>
          <w:b/>
          <w:sz w:val="28"/>
          <w:szCs w:val="28"/>
          <w:lang w:val="en-GB"/>
        </w:rPr>
      </w:pPr>
    </w:p>
    <w:p w14:paraId="5354A6A7" w14:textId="77777777" w:rsidR="00BD5C4D" w:rsidRPr="00503963" w:rsidRDefault="00BD5C4D">
      <w:pPr>
        <w:ind w:right="4"/>
        <w:rPr>
          <w:rFonts w:ascii="Arial" w:eastAsia="Arial" w:hAnsi="Arial" w:cs="Arial"/>
          <w:b/>
          <w:sz w:val="28"/>
          <w:szCs w:val="28"/>
          <w:lang w:val="en-GB"/>
        </w:rPr>
      </w:pPr>
    </w:p>
    <w:p w14:paraId="718A2F67" w14:textId="77777777" w:rsidR="00BD5C4D" w:rsidRPr="00503963" w:rsidRDefault="00BD5C4D">
      <w:pPr>
        <w:ind w:right="4"/>
        <w:rPr>
          <w:rFonts w:ascii="Arial" w:eastAsia="Arial" w:hAnsi="Arial" w:cs="Arial"/>
          <w:b/>
          <w:sz w:val="28"/>
          <w:szCs w:val="28"/>
          <w:lang w:val="en-GB"/>
        </w:rPr>
      </w:pPr>
    </w:p>
    <w:p w14:paraId="5D498158" w14:textId="77777777" w:rsidR="00BD5C4D" w:rsidRPr="00503963" w:rsidRDefault="00BD5C4D">
      <w:pPr>
        <w:ind w:right="4"/>
        <w:rPr>
          <w:rFonts w:ascii="Arial" w:eastAsia="Arial" w:hAnsi="Arial" w:cs="Arial"/>
          <w:b/>
          <w:sz w:val="28"/>
          <w:szCs w:val="28"/>
          <w:lang w:val="en-GB"/>
        </w:rPr>
      </w:pPr>
    </w:p>
    <w:p w14:paraId="67F401C8" w14:textId="77777777" w:rsidR="00BD5C4D" w:rsidRPr="00503963" w:rsidRDefault="00BD5C4D">
      <w:pPr>
        <w:ind w:right="4"/>
        <w:rPr>
          <w:rFonts w:ascii="Arial" w:eastAsia="Arial" w:hAnsi="Arial" w:cs="Arial"/>
          <w:b/>
          <w:sz w:val="28"/>
          <w:szCs w:val="28"/>
          <w:lang w:val="en-GB"/>
        </w:rPr>
      </w:pPr>
    </w:p>
    <w:p w14:paraId="016CB61F" w14:textId="77777777" w:rsidR="009E6A10" w:rsidRPr="00503963" w:rsidRDefault="009E6A10">
      <w:pPr>
        <w:ind w:right="4"/>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ED20D0" w:rsidRDefault="00D97F01" w:rsidP="00A92BD6">
      <w:pPr>
        <w:ind w:right="4"/>
        <w:rPr>
          <w:b/>
          <w:sz w:val="28"/>
          <w:szCs w:val="28"/>
          <w:lang w:val="en-GB"/>
        </w:rPr>
      </w:pPr>
      <w:r w:rsidRPr="00ED20D0">
        <w:rPr>
          <w:b/>
          <w:sz w:val="28"/>
          <w:szCs w:val="28"/>
          <w:lang w:val="en-GB"/>
        </w:rPr>
        <w:t xml:space="preserve">Bibliografía </w:t>
      </w:r>
    </w:p>
    <w:p w14:paraId="5831810A" w14:textId="77777777" w:rsidR="00BD5C4D" w:rsidRPr="00ED20D0" w:rsidRDefault="00BD5C4D" w:rsidP="00A92BD6">
      <w:pPr>
        <w:pBdr>
          <w:top w:val="nil"/>
          <w:left w:val="nil"/>
          <w:bottom w:val="nil"/>
          <w:right w:val="nil"/>
          <w:between w:val="nil"/>
        </w:pBdr>
        <w:ind w:right="4"/>
        <w:rPr>
          <w:sz w:val="20"/>
          <w:szCs w:val="20"/>
          <w:lang w:val="en-GB"/>
        </w:rPr>
      </w:pPr>
    </w:p>
    <w:p w14:paraId="05CC5F1C" w14:textId="052EC6FC" w:rsidR="00AD0F19" w:rsidRPr="00ED20D0" w:rsidRDefault="00AD0F19" w:rsidP="00A92BD6">
      <w:pPr>
        <w:ind w:right="4"/>
        <w:rPr>
          <w:szCs w:val="22"/>
          <w:lang w:val="en-GB"/>
        </w:rPr>
      </w:pPr>
    </w:p>
    <w:p w14:paraId="63C4A1F7" w14:textId="77777777" w:rsidR="00D97F01" w:rsidRPr="00ED20D0" w:rsidRDefault="00D97F01" w:rsidP="00A92BD6">
      <w:pPr>
        <w:ind w:right="4"/>
        <w:rPr>
          <w:szCs w:val="22"/>
          <w:highlight w:val="yellow"/>
          <w:lang w:val="en-GB"/>
        </w:rPr>
        <w:sectPr w:rsidR="00D97F01" w:rsidRPr="00ED20D0">
          <w:footerReference w:type="default" r:id="rId65"/>
          <w:pgSz w:w="11899" w:h="16838"/>
          <w:pgMar w:top="1418" w:right="1429" w:bottom="1418" w:left="1417" w:header="709" w:footer="709" w:gutter="0"/>
          <w:cols w:space="720"/>
        </w:sectPr>
      </w:pPr>
    </w:p>
    <w:p w14:paraId="4D24512B" w14:textId="6A2EDA5B" w:rsidR="006B788E" w:rsidRPr="00ED20D0" w:rsidRDefault="00AD0F19" w:rsidP="00A92BD6">
      <w:pPr>
        <w:ind w:right="4"/>
        <w:rPr>
          <w:bCs/>
          <w:szCs w:val="22"/>
          <w:u w:val="single"/>
          <w:lang w:val="en-GB"/>
        </w:rPr>
      </w:pPr>
      <w:r w:rsidRPr="00ED20D0">
        <w:rPr>
          <w:szCs w:val="22"/>
          <w:lang w:val="en-GB"/>
        </w:rPr>
        <w:t>[</w:t>
      </w:r>
      <w:r w:rsidR="006B788E" w:rsidRPr="00ED20D0">
        <w:rPr>
          <w:szCs w:val="22"/>
          <w:lang w:val="en-GB"/>
        </w:rPr>
        <w:t xml:space="preserve">1] </w:t>
      </w:r>
      <w:r w:rsidR="006B788E" w:rsidRPr="00ED20D0">
        <w:rPr>
          <w:bCs/>
          <w:szCs w:val="22"/>
        </w:rPr>
        <w:fldChar w:fldCharType="begin"/>
      </w:r>
      <w:r w:rsidR="006B788E" w:rsidRPr="00ED20D0">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ED20D0">
        <w:rPr>
          <w:bCs/>
          <w:szCs w:val="22"/>
        </w:rPr>
        <w:fldChar w:fldCharType="separate"/>
      </w:r>
      <w:r w:rsidR="00EB4113" w:rsidRPr="00ED20D0">
        <w:rPr>
          <w:lang w:val="en-GB"/>
        </w:rPr>
        <w:t>(</w:t>
      </w:r>
      <w:r w:rsidR="00EB4113" w:rsidRPr="00ED20D0">
        <w:rPr>
          <w:i/>
          <w:iCs/>
          <w:lang w:val="en-GB"/>
        </w:rPr>
        <w:t>UNESCO’s Recommendation on the Ethics of Artificial Intelligence: key facts - UNESCO Biblioteca Digital</w:t>
      </w:r>
      <w:r w:rsidR="00EB4113" w:rsidRPr="00ED20D0">
        <w:rPr>
          <w:lang w:val="en-GB"/>
        </w:rPr>
        <w:t>, s. f.)</w:t>
      </w:r>
      <w:r w:rsidR="006B788E" w:rsidRPr="00ED20D0">
        <w:rPr>
          <w:bCs/>
          <w:szCs w:val="22"/>
        </w:rPr>
        <w:fldChar w:fldCharType="end"/>
      </w:r>
      <w:r w:rsidR="00C45D84" w:rsidRPr="00ED20D0">
        <w:rPr>
          <w:bCs/>
          <w:szCs w:val="22"/>
          <w:lang w:val="en-GB"/>
        </w:rPr>
        <w:t xml:space="preserve"> </w:t>
      </w:r>
      <w:hyperlink r:id="rId66" w:history="1">
        <w:r w:rsidR="00C45D84" w:rsidRPr="00ED20D0">
          <w:rPr>
            <w:rStyle w:val="Hipervnculo"/>
            <w:bCs/>
            <w:color w:val="auto"/>
            <w:szCs w:val="22"/>
            <w:lang w:val="en-GB"/>
          </w:rPr>
          <w:t>https://unesdoc.unesco.org/ark:/48223/pf0000385082</w:t>
        </w:r>
      </w:hyperlink>
      <w:r w:rsidR="00C45D84" w:rsidRPr="00ED20D0">
        <w:rPr>
          <w:bCs/>
          <w:szCs w:val="22"/>
          <w:u w:val="single"/>
          <w:lang w:val="en-GB"/>
        </w:rPr>
        <w:t xml:space="preserve"> </w:t>
      </w:r>
    </w:p>
    <w:p w14:paraId="1170DCF2" w14:textId="77777777" w:rsidR="00EB4113" w:rsidRPr="00ED20D0" w:rsidRDefault="00EB4113" w:rsidP="00A92BD6">
      <w:pPr>
        <w:ind w:right="4"/>
        <w:rPr>
          <w:bCs/>
          <w:szCs w:val="22"/>
          <w:lang w:val="en-GB"/>
        </w:rPr>
      </w:pPr>
    </w:p>
    <w:p w14:paraId="422FC795" w14:textId="0D73EDE0" w:rsidR="006B788E" w:rsidRPr="00ED20D0" w:rsidRDefault="00EB4113" w:rsidP="00A92BD6">
      <w:pPr>
        <w:ind w:right="4"/>
        <w:rPr>
          <w:bCs/>
          <w:szCs w:val="22"/>
        </w:rPr>
      </w:pPr>
      <w:r w:rsidRPr="00ED20D0">
        <w:rPr>
          <w:bCs/>
          <w:szCs w:val="22"/>
          <w:lang w:val="en-GB"/>
        </w:rPr>
        <w:t xml:space="preserve">[2] </w:t>
      </w:r>
      <w:r w:rsidR="002A07EB" w:rsidRPr="00ED20D0">
        <w:rPr>
          <w:bCs/>
          <w:szCs w:val="22"/>
          <w:lang w:val="en-GB"/>
        </w:rPr>
        <w:t xml:space="preserve">Mittelstadt, B. D., Allo, P., Taddeo, M., Wachter, S., &amp; Floridi, L. (2016b). The ethics of algorithms: Mapping the debate. </w:t>
      </w:r>
      <w:r w:rsidR="002A07EB" w:rsidRPr="004125BE">
        <w:rPr>
          <w:bCs/>
          <w:i/>
          <w:iCs/>
          <w:szCs w:val="22"/>
          <w:lang w:val="en-GB"/>
        </w:rPr>
        <w:t>Big Data &amp; Society</w:t>
      </w:r>
      <w:r w:rsidR="002A07EB" w:rsidRPr="004125BE">
        <w:rPr>
          <w:bCs/>
          <w:szCs w:val="22"/>
          <w:lang w:val="en-GB"/>
        </w:rPr>
        <w:t>,</w:t>
      </w:r>
      <w:r w:rsidR="00A622B7" w:rsidRPr="004125BE">
        <w:rPr>
          <w:bCs/>
          <w:szCs w:val="22"/>
          <w:lang w:val="en-GB"/>
        </w:rPr>
        <w:t> </w:t>
      </w:r>
      <w:r w:rsidR="002A07EB" w:rsidRPr="004125BE">
        <w:rPr>
          <w:bCs/>
          <w:i/>
          <w:iCs/>
          <w:szCs w:val="22"/>
          <w:lang w:val="en-GB"/>
        </w:rPr>
        <w:t>3</w:t>
      </w:r>
      <w:r w:rsidR="002A07EB" w:rsidRPr="004125BE">
        <w:rPr>
          <w:bCs/>
          <w:szCs w:val="22"/>
          <w:lang w:val="en-GB"/>
        </w:rPr>
        <w:t>(2).</w:t>
      </w:r>
      <w:r w:rsidR="00A622B7" w:rsidRPr="004125BE">
        <w:rPr>
          <w:bCs/>
          <w:szCs w:val="22"/>
          <w:lang w:val="en-GB"/>
        </w:rPr>
        <w:t> </w:t>
      </w:r>
      <w:hyperlink r:id="rId67" w:history="1">
        <w:r w:rsidR="002A07EB" w:rsidRPr="00ED20D0">
          <w:rPr>
            <w:rStyle w:val="Hipervnculo"/>
            <w:bCs/>
            <w:color w:val="auto"/>
            <w:szCs w:val="22"/>
          </w:rPr>
          <w:t>https://doi.org/10.1177/2053951716679679</w:t>
        </w:r>
      </w:hyperlink>
      <w:r w:rsidR="002A07EB" w:rsidRPr="00ED20D0">
        <w:rPr>
          <w:bCs/>
          <w:szCs w:val="22"/>
        </w:rPr>
        <w:t xml:space="preserve"> </w:t>
      </w:r>
    </w:p>
    <w:p w14:paraId="0B652D37" w14:textId="77777777" w:rsidR="00347D30" w:rsidRPr="00ED20D0" w:rsidRDefault="00347D30" w:rsidP="00A92BD6">
      <w:pPr>
        <w:ind w:right="4"/>
        <w:rPr>
          <w:bCs/>
          <w:szCs w:val="22"/>
        </w:rPr>
      </w:pPr>
    </w:p>
    <w:p w14:paraId="207F64DB" w14:textId="0502A081" w:rsidR="00347D30" w:rsidRPr="00ED20D0" w:rsidRDefault="00347D30" w:rsidP="00347D30">
      <w:pPr>
        <w:ind w:right="4"/>
        <w:rPr>
          <w:szCs w:val="22"/>
        </w:rPr>
      </w:pPr>
      <w:r w:rsidRPr="00ED20D0">
        <w:rPr>
          <w:szCs w:val="22"/>
        </w:rPr>
        <w:t xml:space="preserve">[3] </w:t>
      </w:r>
      <w:r w:rsidRPr="00ED20D0">
        <w:rPr>
          <w:i/>
          <w:iCs/>
          <w:szCs w:val="22"/>
        </w:rPr>
        <w:t>Qué es la Inteligencia Artificial | Plan de Recuperación, Transformación y Resiliencia Gobierno</w:t>
      </w:r>
      <w:r w:rsidR="00A622B7" w:rsidRPr="00ED20D0">
        <w:rPr>
          <w:i/>
          <w:iCs/>
          <w:szCs w:val="22"/>
        </w:rPr>
        <w:t> </w:t>
      </w:r>
      <w:r w:rsidRPr="00ED20D0">
        <w:rPr>
          <w:i/>
          <w:iCs/>
          <w:szCs w:val="22"/>
        </w:rPr>
        <w:t>de</w:t>
      </w:r>
      <w:r w:rsidR="00A622B7" w:rsidRPr="00ED20D0">
        <w:rPr>
          <w:i/>
          <w:iCs/>
          <w:szCs w:val="22"/>
        </w:rPr>
        <w:t> </w:t>
      </w:r>
      <w:r w:rsidRPr="00ED20D0">
        <w:rPr>
          <w:i/>
          <w:iCs/>
          <w:szCs w:val="22"/>
        </w:rPr>
        <w:t>España.</w:t>
      </w:r>
      <w:r w:rsidR="00A622B7" w:rsidRPr="00ED20D0">
        <w:rPr>
          <w:i/>
          <w:iCs/>
          <w:szCs w:val="22"/>
        </w:rPr>
        <w:t> </w:t>
      </w:r>
      <w:r w:rsidRPr="00ED20D0">
        <w:rPr>
          <w:szCs w:val="22"/>
        </w:rPr>
        <w:t>(s. f.).</w:t>
      </w:r>
      <w:r w:rsidR="00A622B7" w:rsidRPr="00ED20D0">
        <w:rPr>
          <w:szCs w:val="22"/>
        </w:rPr>
        <w:t> </w:t>
      </w:r>
      <w:hyperlink r:id="rId68" w:history="1">
        <w:r w:rsidR="00A622B7" w:rsidRPr="00ED20D0">
          <w:rPr>
            <w:rStyle w:val="Hipervnculo"/>
            <w:color w:val="auto"/>
            <w:szCs w:val="22"/>
          </w:rPr>
          <w:t>https://planderecuperacion.gob.es/noticias/que-es-inteligencia-artificial-ia-prtr</w:t>
        </w:r>
      </w:hyperlink>
      <w:r w:rsidRPr="00ED20D0">
        <w:rPr>
          <w:szCs w:val="22"/>
        </w:rPr>
        <w:t xml:space="preserve"> </w:t>
      </w:r>
    </w:p>
    <w:p w14:paraId="474E4379" w14:textId="77777777" w:rsidR="00347D30" w:rsidRPr="00ED20D0" w:rsidRDefault="00347D30" w:rsidP="00A92BD6">
      <w:pPr>
        <w:ind w:right="4"/>
        <w:rPr>
          <w:bCs/>
          <w:szCs w:val="22"/>
        </w:rPr>
      </w:pPr>
    </w:p>
    <w:p w14:paraId="4157A938" w14:textId="19ED54BE" w:rsidR="00347D30" w:rsidRPr="00ED20D0" w:rsidRDefault="00347D30" w:rsidP="00347D30">
      <w:pPr>
        <w:ind w:right="4"/>
        <w:rPr>
          <w:szCs w:val="22"/>
        </w:rPr>
      </w:pPr>
      <w:r w:rsidRPr="00ED20D0">
        <w:rPr>
          <w:szCs w:val="22"/>
          <w:lang w:val="en-GB"/>
        </w:rPr>
        <w:t xml:space="preserve">[4] Manning, C. (2020). </w:t>
      </w:r>
      <w:r w:rsidRPr="00ED20D0">
        <w:rPr>
          <w:i/>
          <w:iCs/>
          <w:szCs w:val="22"/>
          <w:lang w:val="en-GB"/>
        </w:rPr>
        <w:t>Artificial intelligence definitions</w:t>
      </w:r>
      <w:r w:rsidRPr="00ED20D0">
        <w:rPr>
          <w:szCs w:val="22"/>
          <w:lang w:val="en-GB"/>
        </w:rPr>
        <w:t>. Stanford Institute for Human-Centered</w:t>
      </w:r>
      <w:r w:rsidR="00A622B7" w:rsidRPr="00ED20D0">
        <w:rPr>
          <w:szCs w:val="22"/>
          <w:lang w:val="en-GB"/>
        </w:rPr>
        <w:t> </w:t>
      </w:r>
      <w:r w:rsidRPr="00ED20D0">
        <w:rPr>
          <w:szCs w:val="22"/>
          <w:lang w:val="en-GB"/>
        </w:rPr>
        <w:t>Artificial</w:t>
      </w:r>
      <w:r w:rsidR="00A622B7" w:rsidRPr="00ED20D0">
        <w:rPr>
          <w:szCs w:val="22"/>
          <w:lang w:val="en-GB"/>
        </w:rPr>
        <w:t> </w:t>
      </w:r>
      <w:r w:rsidRPr="00ED20D0">
        <w:rPr>
          <w:szCs w:val="22"/>
          <w:lang w:val="en-GB"/>
        </w:rPr>
        <w:t>Intelligence (HAI).</w:t>
      </w:r>
      <w:r w:rsidR="00A622B7" w:rsidRPr="00ED20D0">
        <w:rPr>
          <w:szCs w:val="22"/>
          <w:lang w:val="en-GB"/>
        </w:rPr>
        <w:t> </w:t>
      </w:r>
      <w:hyperlink r:id="rId69" w:history="1">
        <w:r w:rsidR="00A622B7" w:rsidRPr="00ED20D0">
          <w:rPr>
            <w:rStyle w:val="Hipervnculo"/>
            <w:color w:val="auto"/>
            <w:szCs w:val="22"/>
          </w:rPr>
          <w:t>https://hai-production.s3.amazonaws.com/files/2020-09/AI-Definitions-HAI.pdf</w:t>
        </w:r>
      </w:hyperlink>
      <w:r w:rsidRPr="00ED20D0">
        <w:rPr>
          <w:szCs w:val="22"/>
        </w:rPr>
        <w:t xml:space="preserve"> </w:t>
      </w:r>
    </w:p>
    <w:p w14:paraId="5B03ADF9" w14:textId="77777777" w:rsidR="00347D30" w:rsidRPr="00ED20D0" w:rsidRDefault="00347D30" w:rsidP="00347D30">
      <w:pPr>
        <w:ind w:right="4"/>
        <w:rPr>
          <w:szCs w:val="22"/>
        </w:rPr>
      </w:pPr>
    </w:p>
    <w:p w14:paraId="37360120" w14:textId="5D9C4FDE" w:rsidR="00347D30" w:rsidRPr="00ED20D0" w:rsidRDefault="00347D30" w:rsidP="00347D30">
      <w:pPr>
        <w:ind w:right="4"/>
        <w:rPr>
          <w:szCs w:val="22"/>
          <w:lang w:val="en-GB"/>
        </w:rPr>
      </w:pPr>
      <w:r w:rsidRPr="00ED20D0">
        <w:rPr>
          <w:szCs w:val="22"/>
          <w:lang w:val="en-GB"/>
        </w:rPr>
        <w:t xml:space="preserve">[5] GENERAL _ ARTICLE JohnMcCarthy – Father of Artificial Intelligence   </w:t>
      </w:r>
    </w:p>
    <w:p w14:paraId="2DD5F008" w14:textId="77777777" w:rsidR="00347D30" w:rsidRPr="00ED20D0" w:rsidRDefault="00347D30" w:rsidP="00347D30">
      <w:pPr>
        <w:ind w:right="4"/>
        <w:rPr>
          <w:szCs w:val="22"/>
          <w:lang w:val="en-GB"/>
        </w:rPr>
      </w:pPr>
    </w:p>
    <w:p w14:paraId="5115C423" w14:textId="6E39F18F" w:rsidR="00347D30" w:rsidRPr="00ED20D0" w:rsidRDefault="00347D30" w:rsidP="00347D30">
      <w:pPr>
        <w:ind w:right="4"/>
        <w:rPr>
          <w:szCs w:val="22"/>
          <w:lang w:val="en-GB"/>
        </w:rPr>
      </w:pPr>
      <w:r w:rsidRPr="00ED20D0">
        <w:rPr>
          <w:szCs w:val="22"/>
          <w:lang w:val="en-GB"/>
        </w:rPr>
        <w:t xml:space="preserve">[6] Regulation (EU) 2024/1689 of the European Parliament and of the Council of 13 June 2024 laying down harmonized rules on artificial intelligence. </w:t>
      </w:r>
      <w:r w:rsidRPr="00ED20D0">
        <w:rPr>
          <w:i/>
          <w:iCs/>
          <w:szCs w:val="22"/>
          <w:lang w:val="en-GB"/>
        </w:rPr>
        <w:t>Official Journal of the European Union</w:t>
      </w:r>
      <w:r w:rsidRPr="00ED20D0">
        <w:rPr>
          <w:szCs w:val="22"/>
          <w:lang w:val="en-GB"/>
        </w:rPr>
        <w:t>,</w:t>
      </w:r>
      <w:r w:rsidR="00A622B7" w:rsidRPr="00ED20D0">
        <w:rPr>
          <w:szCs w:val="22"/>
          <w:lang w:val="en-GB"/>
        </w:rPr>
        <w:t> </w:t>
      </w:r>
      <w:r w:rsidRPr="00ED20D0">
        <w:rPr>
          <w:szCs w:val="22"/>
          <w:lang w:val="en-GB"/>
        </w:rPr>
        <w:t>L</w:t>
      </w:r>
      <w:r w:rsidR="00A622B7" w:rsidRPr="00ED20D0">
        <w:rPr>
          <w:szCs w:val="22"/>
          <w:lang w:val="en-GB"/>
        </w:rPr>
        <w:t> </w:t>
      </w:r>
      <w:r w:rsidRPr="00ED20D0">
        <w:rPr>
          <w:szCs w:val="22"/>
          <w:lang w:val="en-GB"/>
        </w:rPr>
        <w:t>1689.</w:t>
      </w:r>
      <w:r w:rsidR="00A622B7" w:rsidRPr="00ED20D0">
        <w:rPr>
          <w:szCs w:val="22"/>
          <w:lang w:val="en-GB"/>
        </w:rPr>
        <w:t> </w:t>
      </w:r>
      <w:hyperlink r:id="rId70" w:history="1">
        <w:r w:rsidR="00A622B7" w:rsidRPr="00ED20D0">
          <w:rPr>
            <w:rStyle w:val="Hipervnculo"/>
            <w:color w:val="auto"/>
            <w:szCs w:val="22"/>
            <w:lang w:val="en-GB"/>
          </w:rPr>
          <w:t>https://www.boe.es/buscar/doc.php?id=DOUE-L-2024-81079</w:t>
        </w:r>
      </w:hyperlink>
      <w:r w:rsidRPr="00ED20D0">
        <w:rPr>
          <w:szCs w:val="22"/>
          <w:lang w:val="en-GB"/>
        </w:rPr>
        <w:t xml:space="preserve"> </w:t>
      </w:r>
    </w:p>
    <w:p w14:paraId="46E859E9" w14:textId="77777777" w:rsidR="00347D30" w:rsidRPr="00ED20D0" w:rsidRDefault="00347D30" w:rsidP="00347D30">
      <w:pPr>
        <w:ind w:right="4"/>
        <w:rPr>
          <w:szCs w:val="22"/>
          <w:lang w:val="en-GB"/>
        </w:rPr>
      </w:pPr>
    </w:p>
    <w:p w14:paraId="036640B8" w14:textId="634BB2B7" w:rsidR="00347D30" w:rsidRPr="00ED20D0" w:rsidRDefault="00347D30" w:rsidP="00347D30">
      <w:pPr>
        <w:ind w:right="4"/>
        <w:rPr>
          <w:szCs w:val="22"/>
        </w:rPr>
      </w:pPr>
      <w:r w:rsidRPr="00ED20D0">
        <w:rPr>
          <w:szCs w:val="22"/>
          <w:lang w:val="en-GB"/>
        </w:rPr>
        <w:t xml:space="preserve">[7] Martínez, M. V., UNESCO Office Montevideo and Regional Bureau for Science in Latin America and the Caribbean, &amp; Consejo Latinoamericano de Ciencias Sociales. </w:t>
      </w:r>
      <w:r w:rsidRPr="00ED20D0">
        <w:rPr>
          <w:szCs w:val="22"/>
        </w:rPr>
        <w:t xml:space="preserve">(2024). </w:t>
      </w:r>
      <w:r w:rsidRPr="00ED20D0">
        <w:rPr>
          <w:i/>
          <w:iCs/>
          <w:szCs w:val="22"/>
        </w:rPr>
        <w:t>De qué hablamos cuando hablamos de inteligencia artificial</w:t>
      </w:r>
      <w:r w:rsidRPr="00ED20D0">
        <w:rPr>
          <w:szCs w:val="22"/>
        </w:rPr>
        <w:t xml:space="preserve"> (MTD/SC/2024/PI/06; 33 págs.).</w:t>
      </w:r>
      <w:r w:rsidR="00A622B7" w:rsidRPr="00ED20D0">
        <w:rPr>
          <w:szCs w:val="22"/>
        </w:rPr>
        <w:t> </w:t>
      </w:r>
      <w:hyperlink r:id="rId71" w:history="1">
        <w:r w:rsidR="00A622B7" w:rsidRPr="00ED20D0">
          <w:rPr>
            <w:rStyle w:val="Hipervnculo"/>
            <w:color w:val="auto"/>
            <w:szCs w:val="22"/>
          </w:rPr>
          <w:t>https://creativecommons.org/licenses/by-sa/3.0/igo/</w:t>
        </w:r>
      </w:hyperlink>
      <w:r w:rsidRPr="00ED20D0">
        <w:rPr>
          <w:szCs w:val="22"/>
        </w:rPr>
        <w:t xml:space="preserve"> </w:t>
      </w:r>
    </w:p>
    <w:p w14:paraId="40A4EDC6" w14:textId="77777777" w:rsidR="00347D30" w:rsidRPr="00ED20D0" w:rsidRDefault="00347D30" w:rsidP="00347D30">
      <w:pPr>
        <w:ind w:right="4"/>
        <w:rPr>
          <w:szCs w:val="22"/>
          <w:u w:val="single"/>
        </w:rPr>
      </w:pPr>
    </w:p>
    <w:p w14:paraId="04CD9635" w14:textId="2B210AD4" w:rsidR="00347D30" w:rsidRPr="00ED20D0" w:rsidRDefault="00347D30" w:rsidP="00347D30">
      <w:pPr>
        <w:ind w:right="4"/>
        <w:rPr>
          <w:szCs w:val="22"/>
          <w:lang w:val="en-GB"/>
        </w:rPr>
      </w:pPr>
      <w:r w:rsidRPr="00ED20D0">
        <w:rPr>
          <w:szCs w:val="22"/>
        </w:rPr>
        <w:t xml:space="preserve">[8] </w:t>
      </w:r>
      <w:r w:rsidRPr="00ED20D0">
        <w:rPr>
          <w:i/>
          <w:iCs/>
          <w:szCs w:val="22"/>
        </w:rPr>
        <w:t>Vista de UNA DOBLE HISTORIA DE LA INTELIGENCIA ARTIFICIAL: AVANCE TECNOLÓGICO y PROCESO DE REGULACIÓN EN EUROPA</w:t>
      </w:r>
      <w:r w:rsidRPr="00ED20D0">
        <w:rPr>
          <w:szCs w:val="22"/>
        </w:rPr>
        <w:t xml:space="preserve">. </w:t>
      </w:r>
      <w:r w:rsidRPr="00ED20D0">
        <w:rPr>
          <w:szCs w:val="22"/>
          <w:lang w:val="en-GB"/>
        </w:rPr>
        <w:t xml:space="preserve">(s. f.). </w:t>
      </w:r>
      <w:hyperlink r:id="rId72" w:history="1">
        <w:r w:rsidRPr="00ED20D0">
          <w:rPr>
            <w:rStyle w:val="Hipervnculo"/>
            <w:color w:val="auto"/>
            <w:szCs w:val="22"/>
            <w:lang w:val="en-GB"/>
          </w:rPr>
          <w:t>https://revista.proeditio.com/rpdd/article/view/7857/8369</w:t>
        </w:r>
      </w:hyperlink>
      <w:r w:rsidRPr="00ED20D0">
        <w:rPr>
          <w:szCs w:val="22"/>
          <w:lang w:val="en-GB"/>
        </w:rPr>
        <w:t xml:space="preserve"> </w:t>
      </w:r>
    </w:p>
    <w:p w14:paraId="1807D79D" w14:textId="77777777" w:rsidR="00A622B7" w:rsidRPr="00ED20D0" w:rsidRDefault="00A622B7" w:rsidP="00347D30">
      <w:pPr>
        <w:ind w:right="4"/>
        <w:rPr>
          <w:szCs w:val="22"/>
          <w:lang w:val="en-GB"/>
        </w:rPr>
      </w:pPr>
    </w:p>
    <w:p w14:paraId="234502D9" w14:textId="706B6739" w:rsidR="00AD0F19" w:rsidRPr="00ED20D0" w:rsidRDefault="006B788E" w:rsidP="00A92BD6">
      <w:pPr>
        <w:ind w:right="4"/>
        <w:rPr>
          <w:szCs w:val="22"/>
          <w:lang w:val="en-GB"/>
        </w:rPr>
      </w:pPr>
      <w:r w:rsidRPr="00ED20D0">
        <w:rPr>
          <w:szCs w:val="22"/>
          <w:highlight w:val="yellow"/>
          <w:lang w:val="en-GB"/>
        </w:rPr>
        <w:t>[a]</w:t>
      </w:r>
      <w:r w:rsidR="00A622B7" w:rsidRPr="00ED20D0">
        <w:rPr>
          <w:i/>
          <w:iCs/>
          <w:szCs w:val="22"/>
          <w:lang w:val="en-GB"/>
        </w:rPr>
        <w:t> </w:t>
      </w:r>
      <w:r w:rsidR="00AD0F19" w:rsidRPr="00ED20D0">
        <w:rPr>
          <w:i/>
          <w:iCs/>
          <w:szCs w:val="22"/>
          <w:lang w:val="en-GB"/>
        </w:rPr>
        <w:t>Streamlit</w:t>
      </w:r>
      <w:r w:rsidR="00A622B7" w:rsidRPr="00ED20D0">
        <w:rPr>
          <w:i/>
          <w:iCs/>
          <w:szCs w:val="22"/>
          <w:lang w:val="en-GB"/>
        </w:rPr>
        <w:t> </w:t>
      </w:r>
      <w:r w:rsidR="00AD0F19" w:rsidRPr="00ED20D0">
        <w:rPr>
          <w:i/>
          <w:iCs/>
          <w:szCs w:val="22"/>
          <w:lang w:val="en-GB"/>
        </w:rPr>
        <w:t>•</w:t>
      </w:r>
      <w:r w:rsidR="00A622B7" w:rsidRPr="00ED20D0">
        <w:rPr>
          <w:i/>
          <w:iCs/>
          <w:szCs w:val="22"/>
          <w:lang w:val="en-GB"/>
        </w:rPr>
        <w:t> </w:t>
      </w:r>
      <w:r w:rsidR="00AD2396" w:rsidRPr="00ED20D0">
        <w:rPr>
          <w:i/>
          <w:iCs/>
          <w:szCs w:val="22"/>
          <w:lang w:val="en-GB"/>
        </w:rPr>
        <w:t>Streamlit</w:t>
      </w:r>
      <w:r w:rsidR="00AD0F19" w:rsidRPr="00ED20D0">
        <w:rPr>
          <w:szCs w:val="22"/>
          <w:lang w:val="en-GB"/>
        </w:rPr>
        <w:t>.</w:t>
      </w:r>
      <w:r w:rsidR="00A622B7" w:rsidRPr="00ED20D0">
        <w:rPr>
          <w:szCs w:val="22"/>
          <w:lang w:val="en-GB"/>
        </w:rPr>
        <w:t> </w:t>
      </w:r>
      <w:r w:rsidR="00AD0F19" w:rsidRPr="00ED20D0">
        <w:rPr>
          <w:szCs w:val="22"/>
          <w:lang w:val="en-GB"/>
        </w:rPr>
        <w:t>(n.d.).</w:t>
      </w:r>
      <w:r w:rsidR="00A622B7" w:rsidRPr="00ED20D0">
        <w:rPr>
          <w:szCs w:val="22"/>
          <w:lang w:val="en-GB"/>
        </w:rPr>
        <w:t> </w:t>
      </w:r>
      <w:hyperlink r:id="rId73" w:history="1">
        <w:r w:rsidR="00AD0F19" w:rsidRPr="00ED20D0">
          <w:rPr>
            <w:rStyle w:val="Hipervnculo"/>
            <w:color w:val="auto"/>
            <w:szCs w:val="22"/>
            <w:lang w:val="en-GB"/>
          </w:rPr>
          <w:t>https://streamlit.io/</w:t>
        </w:r>
      </w:hyperlink>
      <w:r w:rsidR="0028195C" w:rsidRPr="00ED20D0">
        <w:rPr>
          <w:rStyle w:val="Hipervnculo"/>
          <w:color w:val="auto"/>
          <w:szCs w:val="22"/>
          <w:lang w:val="en-GB"/>
        </w:rPr>
        <w:t xml:space="preserve"> </w:t>
      </w:r>
      <w:r w:rsidR="00AD0F19" w:rsidRPr="00ED20D0">
        <w:rPr>
          <w:szCs w:val="22"/>
          <w:lang w:val="en-GB"/>
        </w:rPr>
        <w:t xml:space="preserve"> </w:t>
      </w:r>
    </w:p>
    <w:p w14:paraId="06E89956" w14:textId="1D30035A" w:rsidR="0028195C" w:rsidRPr="00ED20D0" w:rsidRDefault="0028195C" w:rsidP="00A92BD6">
      <w:pPr>
        <w:ind w:right="4"/>
        <w:rPr>
          <w:szCs w:val="22"/>
          <w:lang w:val="en-GB"/>
        </w:rPr>
      </w:pPr>
      <w:r w:rsidRPr="00ED20D0">
        <w:rPr>
          <w:szCs w:val="22"/>
          <w:highlight w:val="yellow"/>
          <w:lang w:val="en-GB"/>
        </w:rPr>
        <w:t xml:space="preserve">[b] </w:t>
      </w:r>
      <w:r w:rsidRPr="00ED20D0">
        <w:rPr>
          <w:szCs w:val="22"/>
          <w:lang w:val="en-GB"/>
        </w:rPr>
        <w:t xml:space="preserve">Jansen, P. (2022, 3 junio). </w:t>
      </w:r>
      <w:r w:rsidRPr="00ED20D0">
        <w:rPr>
          <w:i/>
          <w:iCs/>
          <w:szCs w:val="22"/>
          <w:lang w:val="en-GB"/>
        </w:rPr>
        <w:t>TIOBE Index - TIOBE</w:t>
      </w:r>
      <w:r w:rsidRPr="00ED20D0">
        <w:rPr>
          <w:szCs w:val="22"/>
          <w:lang w:val="en-GB"/>
        </w:rPr>
        <w:t xml:space="preserve">. TIOBE. </w:t>
      </w:r>
      <w:hyperlink r:id="rId74" w:history="1">
        <w:r w:rsidRPr="00ED20D0">
          <w:rPr>
            <w:rStyle w:val="Hipervnculo"/>
            <w:color w:val="auto"/>
            <w:szCs w:val="22"/>
            <w:lang w:val="en-GB"/>
          </w:rPr>
          <w:t>https://www.tiobe.com/tiobe-index/</w:t>
        </w:r>
      </w:hyperlink>
      <w:r w:rsidRPr="00ED20D0">
        <w:rPr>
          <w:szCs w:val="22"/>
          <w:lang w:val="en-GB"/>
        </w:rPr>
        <w:t xml:space="preserve"> </w:t>
      </w:r>
    </w:p>
    <w:p w14:paraId="4EC23B0C" w14:textId="77777777" w:rsidR="00A92BD6" w:rsidRPr="00ED20D0" w:rsidRDefault="006C0207" w:rsidP="00A92BD6">
      <w:pPr>
        <w:ind w:right="4"/>
        <w:rPr>
          <w:szCs w:val="22"/>
          <w:lang w:val="en-GB"/>
        </w:rPr>
      </w:pPr>
      <w:r w:rsidRPr="00ED20D0">
        <w:rPr>
          <w:szCs w:val="22"/>
          <w:highlight w:val="yellow"/>
          <w:lang w:val="en-GB"/>
        </w:rPr>
        <w:t>[</w:t>
      </w:r>
      <w:r w:rsidR="0028195C" w:rsidRPr="00ED20D0">
        <w:rPr>
          <w:szCs w:val="22"/>
          <w:highlight w:val="yellow"/>
          <w:lang w:val="en-GB"/>
        </w:rPr>
        <w:t>c</w:t>
      </w:r>
      <w:r w:rsidRPr="00ED20D0">
        <w:rPr>
          <w:szCs w:val="22"/>
          <w:highlight w:val="yellow"/>
          <w:lang w:val="en-GB"/>
        </w:rPr>
        <w:t xml:space="preserve">] </w:t>
      </w:r>
      <w:r w:rsidRPr="00ED20D0">
        <w:rPr>
          <w:szCs w:val="22"/>
          <w:lang w:val="en-GB"/>
        </w:rPr>
        <w:t xml:space="preserve">Workspace, G. (n.d.). </w:t>
      </w:r>
      <w:r w:rsidRPr="00ED20D0">
        <w:rPr>
          <w:i/>
          <w:iCs/>
          <w:szCs w:val="22"/>
          <w:lang w:val="en-GB"/>
        </w:rPr>
        <w:t>Google Sheets: Online Spreadsheets &amp; Templates | Google Workspace</w:t>
      </w:r>
      <w:r w:rsidRPr="00ED20D0">
        <w:rPr>
          <w:szCs w:val="22"/>
          <w:lang w:val="en-GB"/>
        </w:rPr>
        <w:t xml:space="preserve">. Google Workspace. </w:t>
      </w:r>
      <w:hyperlink r:id="rId75" w:history="1">
        <w:r w:rsidRPr="00ED20D0">
          <w:rPr>
            <w:rStyle w:val="Hipervnculo"/>
            <w:color w:val="auto"/>
            <w:szCs w:val="22"/>
            <w:lang w:val="en-GB"/>
          </w:rPr>
          <w:t>https://workspace.google.com/products/sheets/</w:t>
        </w:r>
      </w:hyperlink>
      <w:r w:rsidRPr="00ED20D0">
        <w:rPr>
          <w:szCs w:val="22"/>
          <w:lang w:val="en-GB"/>
        </w:rPr>
        <w:t xml:space="preserve"> </w:t>
      </w:r>
    </w:p>
    <w:p w14:paraId="5EA1059C" w14:textId="77777777" w:rsidR="00A92BD6" w:rsidRPr="00ED20D0" w:rsidRDefault="00A92BD6" w:rsidP="00A92BD6">
      <w:pPr>
        <w:ind w:right="4"/>
        <w:rPr>
          <w:szCs w:val="22"/>
          <w:lang w:val="en-GB"/>
        </w:rPr>
      </w:pPr>
    </w:p>
    <w:p w14:paraId="542634CE" w14:textId="03C0BC00" w:rsidR="00042839" w:rsidRPr="00ED20D0" w:rsidRDefault="00E773EB" w:rsidP="00A92BD6">
      <w:pPr>
        <w:ind w:right="4"/>
        <w:rPr>
          <w:szCs w:val="22"/>
          <w:lang w:val="en-GB"/>
        </w:rPr>
      </w:pPr>
      <w:r w:rsidRPr="00ED20D0">
        <w:rPr>
          <w:szCs w:val="22"/>
          <w:highlight w:val="yellow"/>
          <w:lang w:val="en-GB"/>
        </w:rPr>
        <w:t>[</w:t>
      </w:r>
      <w:r w:rsidR="0028195C" w:rsidRPr="00ED20D0">
        <w:rPr>
          <w:szCs w:val="22"/>
          <w:highlight w:val="yellow"/>
          <w:lang w:val="en-GB"/>
        </w:rPr>
        <w:t>d</w:t>
      </w:r>
      <w:r w:rsidRPr="00ED20D0">
        <w:rPr>
          <w:szCs w:val="22"/>
          <w:highlight w:val="yellow"/>
          <w:lang w:val="en-GB"/>
        </w:rPr>
        <w:t>]</w:t>
      </w:r>
      <w:r w:rsidR="00A622B7" w:rsidRPr="00ED20D0">
        <w:rPr>
          <w:szCs w:val="22"/>
          <w:lang w:val="en-GB"/>
        </w:rPr>
        <w:t> </w:t>
      </w:r>
      <w:r w:rsidR="00042839" w:rsidRPr="00ED20D0">
        <w:rPr>
          <w:szCs w:val="22"/>
          <w:lang w:val="en-GB"/>
        </w:rPr>
        <w:t>Supabase.</w:t>
      </w:r>
      <w:r w:rsidR="00A622B7" w:rsidRPr="00ED20D0">
        <w:rPr>
          <w:szCs w:val="22"/>
          <w:lang w:val="en-GB"/>
        </w:rPr>
        <w:t> </w:t>
      </w:r>
      <w:r w:rsidR="00042839" w:rsidRPr="00ED20D0">
        <w:rPr>
          <w:szCs w:val="22"/>
          <w:lang w:val="en-GB"/>
        </w:rPr>
        <w:t>(s. f.).</w:t>
      </w:r>
      <w:r w:rsidR="00A622B7" w:rsidRPr="00ED20D0">
        <w:rPr>
          <w:szCs w:val="22"/>
          <w:lang w:val="en-GB"/>
        </w:rPr>
        <w:t> </w:t>
      </w:r>
      <w:r w:rsidR="00042839" w:rsidRPr="00ED20D0">
        <w:rPr>
          <w:i/>
          <w:iCs/>
          <w:szCs w:val="22"/>
          <w:lang w:val="en-GB"/>
        </w:rPr>
        <w:t>GitHub</w:t>
      </w:r>
      <w:r w:rsidR="00A622B7" w:rsidRPr="00ED20D0">
        <w:rPr>
          <w:i/>
          <w:iCs/>
          <w:szCs w:val="22"/>
          <w:lang w:val="en-GB"/>
        </w:rPr>
        <w:t>  </w:t>
      </w:r>
      <w:r w:rsidR="00042839" w:rsidRPr="00ED20D0">
        <w:rPr>
          <w:i/>
          <w:iCs/>
          <w:szCs w:val="22"/>
          <w:lang w:val="en-GB"/>
        </w:rPr>
        <w:t>supabase/supabase:</w:t>
      </w:r>
      <w:r w:rsidR="00A622B7" w:rsidRPr="00ED20D0">
        <w:rPr>
          <w:i/>
          <w:iCs/>
          <w:szCs w:val="22"/>
          <w:lang w:val="en-GB"/>
        </w:rPr>
        <w:t> </w:t>
      </w:r>
      <w:r w:rsidR="00042839" w:rsidRPr="00ED20D0">
        <w:rPr>
          <w:i/>
          <w:iCs/>
          <w:szCs w:val="22"/>
          <w:lang w:val="en-GB"/>
        </w:rPr>
        <w:t>The</w:t>
      </w:r>
      <w:r w:rsidR="00A622B7" w:rsidRPr="00ED20D0">
        <w:rPr>
          <w:i/>
          <w:iCs/>
          <w:szCs w:val="22"/>
          <w:lang w:val="en-GB"/>
        </w:rPr>
        <w:t> </w:t>
      </w:r>
      <w:r w:rsidR="004D1F7E" w:rsidRPr="00ED20D0">
        <w:rPr>
          <w:i/>
          <w:iCs/>
          <w:szCs w:val="22"/>
          <w:lang w:val="en-GB"/>
        </w:rPr>
        <w:t>open-source</w:t>
      </w:r>
      <w:r w:rsidR="00A622B7" w:rsidRPr="00ED20D0">
        <w:rPr>
          <w:i/>
          <w:iCs/>
          <w:szCs w:val="22"/>
          <w:lang w:val="en-GB"/>
        </w:rPr>
        <w:t> </w:t>
      </w:r>
      <w:r w:rsidR="00042839" w:rsidRPr="00ED20D0">
        <w:rPr>
          <w:i/>
          <w:iCs/>
          <w:szCs w:val="22"/>
          <w:lang w:val="en-GB"/>
        </w:rPr>
        <w:t>Firebase</w:t>
      </w:r>
      <w:r w:rsidR="00A622B7" w:rsidRPr="00ED20D0">
        <w:rPr>
          <w:i/>
          <w:iCs/>
          <w:szCs w:val="22"/>
          <w:lang w:val="en-GB"/>
        </w:rPr>
        <w:t> </w:t>
      </w:r>
      <w:r w:rsidR="00042839" w:rsidRPr="00ED20D0">
        <w:rPr>
          <w:i/>
          <w:iCs/>
          <w:szCs w:val="22"/>
          <w:lang w:val="en-GB"/>
        </w:rPr>
        <w:t>alternative.</w:t>
      </w:r>
      <w:r w:rsidR="00A622B7" w:rsidRPr="00ED20D0">
        <w:rPr>
          <w:i/>
          <w:iCs/>
          <w:szCs w:val="22"/>
          <w:lang w:val="en-GB"/>
        </w:rPr>
        <w:t xml:space="preserve"> </w:t>
      </w:r>
      <w:r w:rsidR="00042839" w:rsidRPr="00ED20D0">
        <w:rPr>
          <w:i/>
          <w:iCs/>
          <w:szCs w:val="22"/>
          <w:lang w:val="en-GB"/>
        </w:rPr>
        <w:t>Supabase gives you a dedicated Postgres database to build your web, mobile, and AI applications.</w:t>
      </w:r>
      <w:r w:rsidR="00A622B7" w:rsidRPr="00ED20D0">
        <w:rPr>
          <w:szCs w:val="22"/>
          <w:lang w:val="en-GB"/>
        </w:rPr>
        <w:t> </w:t>
      </w:r>
      <w:r w:rsidR="00042839" w:rsidRPr="00ED20D0">
        <w:rPr>
          <w:szCs w:val="22"/>
          <w:lang w:val="en-GB"/>
        </w:rPr>
        <w:t>GitHub.</w:t>
      </w:r>
      <w:r w:rsidR="00A622B7" w:rsidRPr="00ED20D0">
        <w:rPr>
          <w:szCs w:val="22"/>
          <w:lang w:val="en-GB"/>
        </w:rPr>
        <w:t> </w:t>
      </w:r>
      <w:r w:rsidR="00042839" w:rsidRPr="00ED20D0">
        <w:rPr>
          <w:szCs w:val="22"/>
          <w:lang w:val="en-GB"/>
        </w:rPr>
        <w:t>https://github.com/supabase/supabase</w:t>
      </w:r>
    </w:p>
    <w:p w14:paraId="137D29CF" w14:textId="58C4B6F9" w:rsidR="003442C8" w:rsidRPr="00ED20D0" w:rsidRDefault="003442C8" w:rsidP="00A92BD6">
      <w:pPr>
        <w:ind w:right="4"/>
        <w:rPr>
          <w:i/>
          <w:iCs/>
          <w:szCs w:val="22"/>
          <w:lang w:val="en-GB"/>
        </w:rPr>
      </w:pPr>
    </w:p>
    <w:p w14:paraId="078AC76E" w14:textId="113602AA" w:rsidR="009E1824"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e</w:t>
      </w:r>
      <w:r w:rsidRPr="00ED20D0">
        <w:rPr>
          <w:szCs w:val="22"/>
          <w:highlight w:val="yellow"/>
          <w:lang w:val="en-GB"/>
        </w:rPr>
        <w:t xml:space="preserve">] </w:t>
      </w:r>
      <w:r w:rsidRPr="00ED20D0">
        <w:rPr>
          <w:i/>
          <w:iCs/>
          <w:szCs w:val="22"/>
          <w:lang w:val="en-GB"/>
        </w:rPr>
        <w:t>About RESTful APIs</w:t>
      </w:r>
      <w:r w:rsidRPr="00ED20D0">
        <w:rPr>
          <w:szCs w:val="22"/>
          <w:lang w:val="en-GB"/>
        </w:rPr>
        <w:t>. (n.d.-b). Google for Developers.</w:t>
      </w:r>
      <w:r w:rsidR="00A622B7" w:rsidRPr="00ED20D0">
        <w:rPr>
          <w:szCs w:val="22"/>
          <w:lang w:val="en-GB"/>
        </w:rPr>
        <w:t> </w:t>
      </w:r>
      <w:hyperlink r:id="rId76" w:history="1">
        <w:r w:rsidR="00A622B7" w:rsidRPr="00ED20D0">
          <w:rPr>
            <w:rStyle w:val="Hipervnculo"/>
            <w:color w:val="auto"/>
            <w:szCs w:val="22"/>
            <w:lang w:val="en-GB"/>
          </w:rPr>
          <w:t>https://developers.google.com/photos/overview/about-restful-apis</w:t>
        </w:r>
      </w:hyperlink>
      <w:r w:rsidRPr="00ED20D0">
        <w:rPr>
          <w:szCs w:val="22"/>
          <w:lang w:val="en-GB"/>
        </w:rPr>
        <w:t xml:space="preserve"> </w:t>
      </w:r>
    </w:p>
    <w:p w14:paraId="0F53F514" w14:textId="578A7FA2" w:rsidR="005A3B00"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f</w:t>
      </w:r>
      <w:r w:rsidRPr="00ED20D0">
        <w:rPr>
          <w:szCs w:val="22"/>
          <w:highlight w:val="yellow"/>
          <w:lang w:val="en-GB"/>
        </w:rPr>
        <w:t xml:space="preserve">] </w:t>
      </w:r>
      <w:r w:rsidR="008D2C78" w:rsidRPr="00ED20D0">
        <w:rPr>
          <w:i/>
          <w:iCs/>
          <w:szCs w:val="22"/>
          <w:lang w:val="en-GB"/>
        </w:rPr>
        <w:t>Service accounts overview</w:t>
      </w:r>
      <w:r w:rsidR="008D2C78" w:rsidRPr="00ED20D0">
        <w:rPr>
          <w:szCs w:val="22"/>
          <w:lang w:val="en-GB"/>
        </w:rPr>
        <w:t>. (s. f.). Google Cloud.</w:t>
      </w:r>
      <w:r w:rsidR="00A622B7" w:rsidRPr="00ED20D0">
        <w:rPr>
          <w:szCs w:val="22"/>
          <w:lang w:val="en-GB"/>
        </w:rPr>
        <w:t> </w:t>
      </w:r>
      <w:hyperlink r:id="rId77" w:history="1">
        <w:r w:rsidR="00A622B7" w:rsidRPr="00ED20D0">
          <w:rPr>
            <w:rStyle w:val="Hipervnculo"/>
            <w:color w:val="auto"/>
            <w:szCs w:val="22"/>
            <w:lang w:val="en-GB"/>
          </w:rPr>
          <w:t>https://cloud.google.com/iam/docs/service-account-overview</w:t>
        </w:r>
      </w:hyperlink>
      <w:r w:rsidR="008D2C78" w:rsidRPr="00ED20D0">
        <w:rPr>
          <w:szCs w:val="22"/>
          <w:lang w:val="en-GB"/>
        </w:rPr>
        <w:t xml:space="preserve"> </w:t>
      </w:r>
    </w:p>
    <w:p w14:paraId="0F0E599F" w14:textId="77777777" w:rsidR="00C965F0" w:rsidRPr="00ED20D0" w:rsidRDefault="00C965F0" w:rsidP="00A92BD6">
      <w:pPr>
        <w:ind w:right="4"/>
        <w:rPr>
          <w:szCs w:val="22"/>
          <w:lang w:val="en-GB"/>
        </w:rPr>
      </w:pPr>
    </w:p>
    <w:p w14:paraId="3401E5F9" w14:textId="71939EA0" w:rsidR="00C965F0" w:rsidRPr="00ED20D0" w:rsidRDefault="00C965F0" w:rsidP="00A92BD6">
      <w:pPr>
        <w:ind w:right="4"/>
        <w:rPr>
          <w:szCs w:val="22"/>
        </w:rPr>
      </w:pPr>
      <w:r w:rsidRPr="00ED20D0">
        <w:rPr>
          <w:szCs w:val="22"/>
          <w:highlight w:val="yellow"/>
        </w:rPr>
        <w:t>[L</w:t>
      </w:r>
      <w:r w:rsidRPr="00ED20D0">
        <w:rPr>
          <w:szCs w:val="22"/>
        </w:rPr>
        <w:t xml:space="preserve">] Abeliuk, A., &amp; Gutiérrez, C. (2021). </w:t>
      </w:r>
      <w:r w:rsidRPr="00ED20D0">
        <w:rPr>
          <w:i/>
          <w:iCs/>
          <w:szCs w:val="22"/>
        </w:rPr>
        <w:t>Historia y evolución de la inteligencia artificial</w:t>
      </w:r>
      <w:r w:rsidRPr="00ED20D0">
        <w:rPr>
          <w:szCs w:val="22"/>
        </w:rPr>
        <w:t xml:space="preserve">. Revista Bits, Universidad de Chile. </w:t>
      </w:r>
      <w:hyperlink r:id="rId78" w:tgtFrame="_new" w:history="1">
        <w:r w:rsidRPr="00ED20D0">
          <w:rPr>
            <w:rStyle w:val="Hipervnculo"/>
            <w:color w:val="auto"/>
            <w:szCs w:val="22"/>
          </w:rPr>
          <w:t>https://revistasdex.uchile.cl/index.php/bits/article/download/2767/2700</w:t>
        </w:r>
      </w:hyperlink>
      <w:r w:rsidRPr="00ED20D0">
        <w:rPr>
          <w:szCs w:val="22"/>
        </w:rPr>
        <w:t xml:space="preserve"> </w:t>
      </w:r>
    </w:p>
    <w:p w14:paraId="4724A254" w14:textId="77777777" w:rsidR="009B4622" w:rsidRPr="00ED20D0" w:rsidRDefault="009B4622" w:rsidP="00A92BD6">
      <w:pPr>
        <w:ind w:right="4"/>
        <w:rPr>
          <w:szCs w:val="22"/>
        </w:rPr>
      </w:pPr>
    </w:p>
    <w:p w14:paraId="00C8260D" w14:textId="33AE8C01" w:rsidR="009B4622" w:rsidRPr="00ED20D0" w:rsidRDefault="00E20374" w:rsidP="00A92BD6">
      <w:pPr>
        <w:ind w:right="4"/>
        <w:rPr>
          <w:szCs w:val="22"/>
          <w:lang w:val="en-GB"/>
        </w:rPr>
      </w:pPr>
      <w:r w:rsidRPr="00ED20D0">
        <w:rPr>
          <w:szCs w:val="22"/>
          <w:highlight w:val="yellow"/>
          <w:lang w:val="en-GB"/>
        </w:rPr>
        <w:t>[n]</w:t>
      </w:r>
      <w:r w:rsidRPr="00ED20D0">
        <w:rPr>
          <w:szCs w:val="22"/>
          <w:lang w:val="en-GB"/>
        </w:rPr>
        <w:t xml:space="preserve"> Turing, A. M. (1950). Computing machinery and intelligence. </w:t>
      </w:r>
      <w:r w:rsidRPr="00ED20D0">
        <w:rPr>
          <w:i/>
          <w:iCs/>
          <w:szCs w:val="22"/>
          <w:lang w:val="en-GB"/>
        </w:rPr>
        <w:t>Mind, 59</w:t>
      </w:r>
      <w:r w:rsidRPr="00ED20D0">
        <w:rPr>
          <w:szCs w:val="22"/>
          <w:lang w:val="en-GB"/>
        </w:rPr>
        <w:t>(236), 433</w:t>
      </w:r>
      <w:r w:rsidR="00A622B7" w:rsidRPr="00ED20D0">
        <w:rPr>
          <w:szCs w:val="22"/>
          <w:lang w:val="en-GB"/>
        </w:rPr>
        <w:t> </w:t>
      </w:r>
      <w:r w:rsidRPr="00ED20D0">
        <w:rPr>
          <w:szCs w:val="22"/>
          <w:lang w:val="en-GB"/>
        </w:rPr>
        <w:t>460.</w:t>
      </w:r>
      <w:r w:rsidR="00A622B7" w:rsidRPr="00ED20D0">
        <w:rPr>
          <w:szCs w:val="22"/>
          <w:lang w:val="en-GB"/>
        </w:rPr>
        <w:t> </w:t>
      </w:r>
      <w:hyperlink r:id="rId79" w:history="1">
        <w:r w:rsidR="00A622B7" w:rsidRPr="00ED20D0">
          <w:rPr>
            <w:rStyle w:val="Hipervnculo"/>
            <w:color w:val="auto"/>
            <w:szCs w:val="22"/>
            <w:lang w:val="en-GB"/>
          </w:rPr>
          <w:t>https://doi.org/10.1093/mind/LIX.236.433</w:t>
        </w:r>
      </w:hyperlink>
      <w:r w:rsidR="002B1B3F" w:rsidRPr="00ED20D0">
        <w:rPr>
          <w:szCs w:val="22"/>
          <w:lang w:val="en-GB"/>
        </w:rPr>
        <w:t xml:space="preserve"> </w:t>
      </w:r>
    </w:p>
    <w:p w14:paraId="025B3C99" w14:textId="77777777" w:rsidR="00EB6EF2" w:rsidRPr="00ED20D0" w:rsidRDefault="00EB6EF2" w:rsidP="00A92BD6">
      <w:pPr>
        <w:ind w:right="4"/>
        <w:rPr>
          <w:szCs w:val="22"/>
          <w:lang w:val="en-GB"/>
        </w:rPr>
      </w:pPr>
    </w:p>
    <w:p w14:paraId="4486DA79" w14:textId="7067881D" w:rsidR="00EB6EF2" w:rsidRPr="00ED20D0" w:rsidRDefault="00EB6EF2" w:rsidP="00A92BD6">
      <w:pPr>
        <w:ind w:right="4"/>
        <w:rPr>
          <w:szCs w:val="22"/>
        </w:rPr>
      </w:pPr>
      <w:r w:rsidRPr="00ED20D0">
        <w:rPr>
          <w:szCs w:val="22"/>
          <w:highlight w:val="yellow"/>
        </w:rPr>
        <w:t>[m]</w:t>
      </w:r>
      <w:r w:rsidRPr="00ED20D0">
        <w:rPr>
          <w:szCs w:val="22"/>
        </w:rPr>
        <w:t xml:space="preserve"> </w:t>
      </w:r>
      <w:r w:rsidRPr="00ED20D0">
        <w:rPr>
          <w:i/>
          <w:iCs/>
          <w:szCs w:val="22"/>
        </w:rPr>
        <w:t>Vista de Evolución de la Inteligencia Artificial y su impacto en la Educación: Revisión de la literatura</w:t>
      </w:r>
      <w:r w:rsidRPr="00ED20D0">
        <w:rPr>
          <w:szCs w:val="22"/>
        </w:rPr>
        <w:t xml:space="preserve">. (s. f.). </w:t>
      </w:r>
      <w:hyperlink r:id="rId80" w:history="1">
        <w:r w:rsidRPr="00ED20D0">
          <w:rPr>
            <w:rStyle w:val="Hipervnculo"/>
            <w:color w:val="auto"/>
            <w:szCs w:val="22"/>
          </w:rPr>
          <w:t>https://tsachila.edu.ec/ojs/index.php/TSEDE/article/view/195/129</w:t>
        </w:r>
      </w:hyperlink>
      <w:r w:rsidRPr="00ED20D0">
        <w:rPr>
          <w:szCs w:val="22"/>
        </w:rPr>
        <w:t xml:space="preserve"> </w:t>
      </w:r>
    </w:p>
    <w:p w14:paraId="3ABD8B25" w14:textId="0478366B" w:rsidR="00EB6EF2" w:rsidRPr="00ED20D0" w:rsidRDefault="00EB6EF2" w:rsidP="00A92BD6">
      <w:pPr>
        <w:ind w:right="4"/>
        <w:rPr>
          <w:szCs w:val="22"/>
        </w:rPr>
      </w:pPr>
    </w:p>
    <w:p w14:paraId="3E01D8B5" w14:textId="7387A726" w:rsidR="00D97F01" w:rsidRPr="004125BE" w:rsidRDefault="00D97F01" w:rsidP="00A92BD6">
      <w:pPr>
        <w:ind w:right="4"/>
        <w:rPr>
          <w:szCs w:val="22"/>
        </w:rPr>
      </w:pPr>
      <w:r w:rsidRPr="00ED20D0">
        <w:rPr>
          <w:szCs w:val="22"/>
          <w:highlight w:val="yellow"/>
          <w:lang w:val="en-GB"/>
        </w:rPr>
        <w:t>[o]</w:t>
      </w:r>
      <w:r w:rsidRPr="00ED20D0">
        <w:rPr>
          <w:szCs w:val="22"/>
          <w:lang w:val="en-GB"/>
        </w:rPr>
        <w:t xml:space="preserve"> Oracle. (2022, 20 agosto). </w:t>
      </w:r>
      <w:r w:rsidRPr="00ED20D0">
        <w:rPr>
          <w:i/>
          <w:iCs/>
          <w:szCs w:val="22"/>
          <w:lang w:val="en-GB"/>
        </w:rPr>
        <w:t>What is Deep Learning?</w:t>
      </w:r>
      <w:r w:rsidR="00A622B7" w:rsidRPr="00ED20D0">
        <w:rPr>
          <w:szCs w:val="22"/>
          <w:lang w:val="en-GB"/>
        </w:rPr>
        <w:t> </w:t>
      </w:r>
      <w:hyperlink r:id="rId81" w:history="1">
        <w:r w:rsidR="00A622B7" w:rsidRPr="004125BE">
          <w:rPr>
            <w:rStyle w:val="Hipervnculo"/>
            <w:color w:val="auto"/>
            <w:szCs w:val="22"/>
          </w:rPr>
          <w:t>https://www.oracle.com/es/artificial-intelligence/machine-learning/what-is-deep-learning/</w:t>
        </w:r>
      </w:hyperlink>
      <w:r w:rsidRPr="004125BE">
        <w:rPr>
          <w:szCs w:val="22"/>
        </w:rPr>
        <w:t xml:space="preserve"> </w:t>
      </w:r>
    </w:p>
    <w:p w14:paraId="4F30C343" w14:textId="77777777" w:rsidR="000F0650" w:rsidRPr="004125BE" w:rsidRDefault="000F0650" w:rsidP="00A92BD6">
      <w:pPr>
        <w:ind w:right="4"/>
        <w:rPr>
          <w:szCs w:val="22"/>
        </w:rPr>
      </w:pPr>
    </w:p>
    <w:p w14:paraId="3FA98A8C" w14:textId="0665D012" w:rsidR="000F0650" w:rsidRPr="00ED20D0" w:rsidRDefault="000F0650" w:rsidP="00A92BD6">
      <w:pPr>
        <w:ind w:right="4"/>
        <w:rPr>
          <w:szCs w:val="22"/>
          <w:lang w:val="en-GB"/>
        </w:rPr>
      </w:pPr>
      <w:r w:rsidRPr="00ED20D0">
        <w:rPr>
          <w:szCs w:val="22"/>
          <w:highlight w:val="yellow"/>
        </w:rPr>
        <w:t>[p]</w:t>
      </w:r>
      <w:r w:rsidRPr="00ED20D0">
        <w:rPr>
          <w:szCs w:val="22"/>
        </w:rPr>
        <w:t xml:space="preserve"> LeCun, Y., Pesenti, J., &amp; Schroepfer, M. (2020, 24 marzo). </w:t>
      </w:r>
      <w:r w:rsidRPr="00ED20D0">
        <w:rPr>
          <w:i/>
          <w:iCs/>
          <w:szCs w:val="22"/>
          <w:lang w:val="en-GB"/>
        </w:rPr>
        <w:t>FAIR turns five: What we’ve accomplished and where we’re headed</w:t>
      </w:r>
      <w:r w:rsidRPr="00ED20D0">
        <w:rPr>
          <w:szCs w:val="22"/>
          <w:lang w:val="en-GB"/>
        </w:rPr>
        <w:t>. Engineering</w:t>
      </w:r>
      <w:r w:rsidR="00A622B7" w:rsidRPr="00ED20D0">
        <w:rPr>
          <w:szCs w:val="22"/>
          <w:lang w:val="en-GB"/>
        </w:rPr>
        <w:t> </w:t>
      </w:r>
      <w:r w:rsidRPr="00ED20D0">
        <w:rPr>
          <w:szCs w:val="22"/>
          <w:lang w:val="en-GB"/>
        </w:rPr>
        <w:t>At</w:t>
      </w:r>
      <w:r w:rsidR="00A622B7" w:rsidRPr="00ED20D0">
        <w:rPr>
          <w:szCs w:val="22"/>
          <w:lang w:val="en-GB"/>
        </w:rPr>
        <w:t> </w:t>
      </w:r>
      <w:r w:rsidRPr="00ED20D0">
        <w:rPr>
          <w:szCs w:val="22"/>
          <w:lang w:val="en-GB"/>
        </w:rPr>
        <w:t>Meta.</w:t>
      </w:r>
      <w:r w:rsidR="00A622B7" w:rsidRPr="00ED20D0">
        <w:rPr>
          <w:szCs w:val="22"/>
          <w:lang w:val="en-GB"/>
        </w:rPr>
        <w:t> </w:t>
      </w:r>
      <w:hyperlink r:id="rId82" w:history="1">
        <w:r w:rsidR="00A622B7" w:rsidRPr="00ED20D0">
          <w:rPr>
            <w:rStyle w:val="Hipervnculo"/>
            <w:color w:val="auto"/>
            <w:szCs w:val="22"/>
            <w:lang w:val="en-GB"/>
          </w:rPr>
          <w:t>https://engineering.fb.com/2018/12/05/ai-research/fair-fifth-anniversary/</w:t>
        </w:r>
      </w:hyperlink>
      <w:r w:rsidRPr="00ED20D0">
        <w:rPr>
          <w:szCs w:val="22"/>
          <w:lang w:val="en-GB"/>
        </w:rPr>
        <w:t xml:space="preserve"> </w:t>
      </w:r>
    </w:p>
    <w:p w14:paraId="0269CDCF" w14:textId="77777777" w:rsidR="000F0650" w:rsidRPr="00ED20D0" w:rsidRDefault="000F0650" w:rsidP="00A92BD6">
      <w:pPr>
        <w:ind w:right="4"/>
        <w:rPr>
          <w:szCs w:val="22"/>
          <w:lang w:val="en-GB"/>
        </w:rPr>
      </w:pPr>
    </w:p>
    <w:p w14:paraId="6E55CDE7" w14:textId="06D04957" w:rsidR="000F0650" w:rsidRPr="00ED20D0" w:rsidRDefault="000F0650" w:rsidP="00A92BD6">
      <w:pPr>
        <w:ind w:right="4"/>
        <w:rPr>
          <w:szCs w:val="22"/>
          <w:lang w:val="en-GB"/>
        </w:rPr>
      </w:pPr>
      <w:r w:rsidRPr="00ED20D0">
        <w:rPr>
          <w:szCs w:val="22"/>
          <w:highlight w:val="yellow"/>
        </w:rPr>
        <w:t>[r]</w:t>
      </w:r>
      <w:r w:rsidRPr="00ED20D0">
        <w:rPr>
          <w:szCs w:val="22"/>
        </w:rPr>
        <w:t xml:space="preserve"> Martínez-Ortega, A. G., &amp; Medina-Chicaiza, R. P. (2020). Tecnologías en la inteligencia artificial para el Marketing: una revisión de la literatura. </w:t>
      </w:r>
      <w:r w:rsidRPr="00ED20D0">
        <w:rPr>
          <w:i/>
          <w:iCs/>
          <w:szCs w:val="22"/>
          <w:lang w:val="en-GB"/>
        </w:rPr>
        <w:t>Pro Sciences</w:t>
      </w:r>
      <w:r w:rsidRPr="00ED20D0">
        <w:rPr>
          <w:szCs w:val="22"/>
          <w:lang w:val="en-GB"/>
        </w:rPr>
        <w:t>, </w:t>
      </w:r>
      <w:r w:rsidRPr="00ED20D0">
        <w:rPr>
          <w:i/>
          <w:iCs/>
          <w:szCs w:val="22"/>
          <w:lang w:val="en-GB"/>
        </w:rPr>
        <w:t>4</w:t>
      </w:r>
      <w:r w:rsidRPr="00ED20D0">
        <w:rPr>
          <w:szCs w:val="22"/>
          <w:lang w:val="en-GB"/>
        </w:rPr>
        <w:t xml:space="preserve">(30), 36-47. </w:t>
      </w:r>
      <w:hyperlink r:id="rId83" w:history="1">
        <w:r w:rsidR="0025581A" w:rsidRPr="00ED20D0">
          <w:rPr>
            <w:rStyle w:val="Hipervnculo"/>
            <w:color w:val="auto"/>
            <w:szCs w:val="22"/>
            <w:lang w:val="en-GB"/>
          </w:rPr>
          <w:t>https://doi.org/10.29018/issn.2588-1000vol4iss30.2020pp36-47</w:t>
        </w:r>
      </w:hyperlink>
      <w:r w:rsidR="0025581A" w:rsidRPr="00ED20D0">
        <w:rPr>
          <w:szCs w:val="22"/>
          <w:lang w:val="en-GB"/>
        </w:rPr>
        <w:t xml:space="preserve"> </w:t>
      </w:r>
    </w:p>
    <w:p w14:paraId="7562B6E9" w14:textId="77777777" w:rsidR="005D6AE2" w:rsidRPr="00ED20D0" w:rsidRDefault="005D6AE2" w:rsidP="00A92BD6">
      <w:pPr>
        <w:ind w:right="4"/>
        <w:rPr>
          <w:szCs w:val="22"/>
          <w:lang w:val="en-GB"/>
        </w:rPr>
      </w:pPr>
    </w:p>
    <w:p w14:paraId="00E0B8EB" w14:textId="66306654" w:rsidR="005D6AE2" w:rsidRPr="00ED20D0" w:rsidRDefault="005D6AE2" w:rsidP="00A92BD6">
      <w:pPr>
        <w:ind w:right="4"/>
        <w:rPr>
          <w:szCs w:val="22"/>
          <w:lang w:val="en-GB"/>
        </w:rPr>
      </w:pPr>
      <w:r w:rsidRPr="00ED20D0">
        <w:rPr>
          <w:szCs w:val="22"/>
          <w:highlight w:val="yellow"/>
          <w:lang w:val="en-GB"/>
        </w:rPr>
        <w:t>[q]</w:t>
      </w:r>
      <w:r w:rsidRPr="00ED20D0">
        <w:rPr>
          <w:szCs w:val="22"/>
          <w:lang w:val="en-GB"/>
        </w:rPr>
        <w:t xml:space="preserve"> “What is GPT (generative pretrained transformer)?”,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4" w:history="1">
        <w:r w:rsidRPr="00ED20D0">
          <w:rPr>
            <w:rStyle w:val="Hipervnculo"/>
            <w:color w:val="auto"/>
            <w:szCs w:val="22"/>
            <w:lang w:val="en-GB"/>
          </w:rPr>
          <w:t>https://www.ibm.com/think/topics/gpt</w:t>
        </w:r>
      </w:hyperlink>
      <w:r w:rsidRPr="00ED20D0">
        <w:rPr>
          <w:szCs w:val="22"/>
          <w:lang w:val="en-GB"/>
        </w:rPr>
        <w:t xml:space="preserve"> </w:t>
      </w:r>
    </w:p>
    <w:p w14:paraId="1E7E1D8D" w14:textId="77777777" w:rsidR="00D913A4" w:rsidRPr="00ED20D0" w:rsidRDefault="00D913A4" w:rsidP="00A92BD6">
      <w:pPr>
        <w:ind w:right="4"/>
        <w:rPr>
          <w:szCs w:val="22"/>
          <w:lang w:val="en-GB"/>
        </w:rPr>
      </w:pPr>
    </w:p>
    <w:p w14:paraId="43CA35FC" w14:textId="4CC64B83" w:rsidR="00D913A4" w:rsidRPr="00ED20D0" w:rsidRDefault="00D913A4" w:rsidP="00A92BD6">
      <w:pPr>
        <w:ind w:right="4"/>
        <w:rPr>
          <w:szCs w:val="22"/>
          <w:lang w:val="en-GB"/>
        </w:rPr>
      </w:pPr>
      <w:r w:rsidRPr="00ED20D0">
        <w:rPr>
          <w:szCs w:val="22"/>
          <w:highlight w:val="yellow"/>
          <w:lang w:val="en-GB"/>
        </w:rPr>
        <w:t>[s]</w:t>
      </w:r>
      <w:r w:rsidRPr="00ED20D0">
        <w:rPr>
          <w:szCs w:val="22"/>
          <w:lang w:val="en-GB"/>
        </w:rPr>
        <w:t xml:space="preserve"> KelliDavis. (s. f.). </w:t>
      </w:r>
      <w:r w:rsidRPr="00ED20D0">
        <w:rPr>
          <w:i/>
          <w:iCs/>
          <w:szCs w:val="22"/>
          <w:lang w:val="en-GB"/>
        </w:rPr>
        <w:t>Overview of Microsoft 365 Copilot Chat</w:t>
      </w:r>
      <w:r w:rsidRPr="00ED20D0">
        <w:rPr>
          <w:szCs w:val="22"/>
          <w:lang w:val="en-GB"/>
        </w:rPr>
        <w:t xml:space="preserve">. Microsoft Learn. </w:t>
      </w:r>
      <w:hyperlink r:id="rId85" w:anchor="microsoft-365--chat--chat" w:history="1">
        <w:r w:rsidRPr="00ED20D0">
          <w:rPr>
            <w:rStyle w:val="Hipervnculo"/>
            <w:color w:val="auto"/>
            <w:szCs w:val="22"/>
            <w:lang w:val="en-GB"/>
          </w:rPr>
          <w:t>https://learn.microsoft.com/en-us/copilot/overview#microsoft-365--chat--chat</w:t>
        </w:r>
      </w:hyperlink>
      <w:r w:rsidRPr="00ED20D0">
        <w:rPr>
          <w:szCs w:val="22"/>
          <w:lang w:val="en-GB"/>
        </w:rPr>
        <w:t xml:space="preserve"> </w:t>
      </w:r>
    </w:p>
    <w:p w14:paraId="303415B4" w14:textId="381F5FAF" w:rsidR="00D913A4" w:rsidRPr="00ED20D0" w:rsidRDefault="00D913A4" w:rsidP="00A92BD6">
      <w:pPr>
        <w:ind w:right="4"/>
        <w:rPr>
          <w:szCs w:val="22"/>
          <w:lang w:val="en-GB"/>
        </w:rPr>
      </w:pPr>
      <w:r w:rsidRPr="00ED20D0">
        <w:rPr>
          <w:szCs w:val="22"/>
          <w:lang w:val="en-GB"/>
        </w:rPr>
        <w:t xml:space="preserve"> </w:t>
      </w:r>
    </w:p>
    <w:p w14:paraId="402E1B33" w14:textId="3B9F5AC8" w:rsidR="00F11970" w:rsidRPr="00ED20D0" w:rsidRDefault="00F11970" w:rsidP="00A92BD6">
      <w:pPr>
        <w:rPr>
          <w:szCs w:val="22"/>
        </w:rPr>
      </w:pPr>
      <w:r w:rsidRPr="00ED20D0">
        <w:rPr>
          <w:szCs w:val="22"/>
          <w:highlight w:val="yellow"/>
        </w:rPr>
        <w:t>[t]</w:t>
      </w:r>
      <w:r w:rsidRPr="00ED20D0">
        <w:rPr>
          <w:szCs w:val="22"/>
        </w:rPr>
        <w:t xml:space="preserve"> ¿Qué es GPT-4o?, consultado en: </w:t>
      </w:r>
    </w:p>
    <w:p w14:paraId="69BAE669" w14:textId="45157474" w:rsidR="005D6AE2" w:rsidRPr="00ED20D0" w:rsidRDefault="00F11970" w:rsidP="00A92BD6">
      <w:pPr>
        <w:ind w:right="4"/>
        <w:rPr>
          <w:szCs w:val="22"/>
        </w:rPr>
      </w:pPr>
      <w:r w:rsidRPr="00ED20D0">
        <w:rPr>
          <w:szCs w:val="22"/>
        </w:rPr>
        <w:t xml:space="preserve"> </w:t>
      </w:r>
      <w:hyperlink r:id="rId86" w:history="1">
        <w:r w:rsidRPr="00ED20D0">
          <w:rPr>
            <w:rStyle w:val="Hipervnculo"/>
            <w:color w:val="auto"/>
            <w:szCs w:val="22"/>
          </w:rPr>
          <w:t>https://www.ibm.com/es-es/think/topics/gpt-4o</w:t>
        </w:r>
      </w:hyperlink>
      <w:r w:rsidRPr="00ED20D0">
        <w:rPr>
          <w:szCs w:val="22"/>
        </w:rPr>
        <w:t xml:space="preserve"> </w:t>
      </w:r>
    </w:p>
    <w:p w14:paraId="0262C68D" w14:textId="6634E490" w:rsidR="000F0650" w:rsidRPr="00ED20D0" w:rsidRDefault="000F0650" w:rsidP="00A92BD6">
      <w:pPr>
        <w:ind w:right="4"/>
        <w:rPr>
          <w:szCs w:val="22"/>
        </w:rPr>
      </w:pPr>
    </w:p>
    <w:p w14:paraId="43F0D786" w14:textId="016B927D" w:rsidR="008D2C78" w:rsidRPr="00ED20D0" w:rsidRDefault="00F11970" w:rsidP="00A92BD6">
      <w:pPr>
        <w:ind w:right="4"/>
        <w:rPr>
          <w:szCs w:val="22"/>
          <w:lang w:val="en-GB"/>
        </w:rPr>
      </w:pPr>
      <w:r w:rsidRPr="00ED20D0">
        <w:rPr>
          <w:szCs w:val="22"/>
          <w:highlight w:val="yellow"/>
          <w:lang w:val="en-GB"/>
        </w:rPr>
        <w:t>[u]</w:t>
      </w:r>
      <w:r w:rsidRPr="00ED20D0">
        <w:rPr>
          <w:szCs w:val="22"/>
          <w:lang w:val="en-GB"/>
        </w:rPr>
        <w:t xml:space="preserve"> “What is Google Gemini?”,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7" w:history="1">
        <w:r w:rsidRPr="00ED20D0">
          <w:rPr>
            <w:rStyle w:val="Hipervnculo"/>
            <w:color w:val="auto"/>
            <w:szCs w:val="22"/>
            <w:lang w:val="en-GB"/>
          </w:rPr>
          <w:t>https://www.ibm.com/think/topics/google-gemini</w:t>
        </w:r>
      </w:hyperlink>
      <w:r w:rsidRPr="00ED20D0">
        <w:rPr>
          <w:szCs w:val="22"/>
          <w:lang w:val="en-GB"/>
        </w:rPr>
        <w:t xml:space="preserve"> </w:t>
      </w:r>
    </w:p>
    <w:p w14:paraId="16474CFA" w14:textId="2086F68C" w:rsidR="003A4FF5" w:rsidRPr="00ED20D0" w:rsidRDefault="003A4FF5" w:rsidP="00A92BD6">
      <w:pPr>
        <w:ind w:right="4"/>
        <w:rPr>
          <w:szCs w:val="22"/>
        </w:rPr>
      </w:pPr>
      <w:r w:rsidRPr="00ED20D0">
        <w:rPr>
          <w:szCs w:val="22"/>
          <w:highlight w:val="yellow"/>
          <w:lang w:val="en-GB"/>
        </w:rPr>
        <w:t>[v]</w:t>
      </w:r>
      <w:r w:rsidRPr="00ED20D0">
        <w:rPr>
          <w:szCs w:val="22"/>
          <w:lang w:val="en-GB"/>
        </w:rPr>
        <w:t xml:space="preserve"> Rachels, J., &amp; Rachels, S. (2012). </w:t>
      </w:r>
      <w:r w:rsidRPr="00ED20D0">
        <w:rPr>
          <w:i/>
          <w:iCs/>
          <w:szCs w:val="22"/>
          <w:lang w:val="en-GB"/>
        </w:rPr>
        <w:t>The elements of moral philosophy</w:t>
      </w:r>
      <w:r w:rsidRPr="00ED20D0">
        <w:rPr>
          <w:szCs w:val="22"/>
          <w:lang w:val="en-GB"/>
        </w:rPr>
        <w:t xml:space="preserve"> (7th ed.). </w:t>
      </w:r>
      <w:r w:rsidRPr="00ED20D0">
        <w:rPr>
          <w:szCs w:val="22"/>
        </w:rPr>
        <w:t xml:space="preserve">McGraw-Hill. </w:t>
      </w:r>
    </w:p>
    <w:p w14:paraId="3B673511" w14:textId="77777777" w:rsidR="003A4FF5" w:rsidRPr="00ED20D0" w:rsidRDefault="003A4FF5" w:rsidP="00A92BD6">
      <w:pPr>
        <w:ind w:right="4"/>
        <w:rPr>
          <w:szCs w:val="22"/>
        </w:rPr>
      </w:pPr>
    </w:p>
    <w:p w14:paraId="1F072EDF" w14:textId="4CE0D498" w:rsidR="00342DB7" w:rsidRPr="00ED20D0" w:rsidRDefault="003B6F51" w:rsidP="00A92BD6">
      <w:pPr>
        <w:ind w:right="4"/>
        <w:rPr>
          <w:szCs w:val="22"/>
          <w:lang w:val="en-GB"/>
        </w:rPr>
      </w:pPr>
      <w:r w:rsidRPr="00ED20D0">
        <w:rPr>
          <w:szCs w:val="22"/>
        </w:rPr>
        <w:t>[</w:t>
      </w:r>
      <w:r w:rsidRPr="00ED20D0">
        <w:rPr>
          <w:szCs w:val="22"/>
          <w:highlight w:val="yellow"/>
        </w:rPr>
        <w:t>w</w:t>
      </w:r>
      <w:r w:rsidRPr="00ED20D0">
        <w:rPr>
          <w:szCs w:val="22"/>
        </w:rPr>
        <w:t xml:space="preserve">] </w:t>
      </w:r>
      <w:r w:rsidR="00342DB7" w:rsidRPr="00ED20D0">
        <w:rPr>
          <w:szCs w:val="22"/>
        </w:rPr>
        <w:t xml:space="preserve">Butrón, I. M. R. (2024, 12 abril). Mi perfil ético. </w:t>
      </w:r>
      <w:r w:rsidR="00342DB7" w:rsidRPr="00ED20D0">
        <w:rPr>
          <w:i/>
          <w:iCs/>
          <w:szCs w:val="22"/>
          <w:lang w:val="en-GB"/>
        </w:rPr>
        <w:t>IOMG</w:t>
      </w:r>
      <w:r w:rsidR="00342DB7" w:rsidRPr="00ED20D0">
        <w:rPr>
          <w:szCs w:val="22"/>
          <w:lang w:val="en-GB"/>
        </w:rPr>
        <w:t xml:space="preserve">. </w:t>
      </w:r>
      <w:hyperlink r:id="rId88" w:history="1">
        <w:r w:rsidR="00342DB7" w:rsidRPr="00ED20D0">
          <w:rPr>
            <w:rStyle w:val="Hipervnculo"/>
            <w:color w:val="auto"/>
            <w:szCs w:val="22"/>
            <w:lang w:val="en-GB"/>
          </w:rPr>
          <w:t>https://www.iomg.edu.do/post/mi-perfil-%C3%A9tico-1</w:t>
        </w:r>
      </w:hyperlink>
      <w:r w:rsidR="00342DB7" w:rsidRPr="00ED20D0">
        <w:rPr>
          <w:szCs w:val="22"/>
          <w:lang w:val="en-GB"/>
        </w:rPr>
        <w:t xml:space="preserve"> </w:t>
      </w:r>
    </w:p>
    <w:p w14:paraId="53279AB0" w14:textId="370269B6" w:rsidR="009E1824" w:rsidRPr="00ED20D0" w:rsidRDefault="00342DB7" w:rsidP="00A92BD6">
      <w:pPr>
        <w:ind w:right="4"/>
        <w:rPr>
          <w:szCs w:val="22"/>
          <w:lang w:val="en-GB"/>
        </w:rPr>
      </w:pPr>
      <w:r w:rsidRPr="00ED20D0">
        <w:rPr>
          <w:szCs w:val="22"/>
          <w:lang w:val="en-GB"/>
        </w:rPr>
        <w:t xml:space="preserve"> </w:t>
      </w:r>
    </w:p>
    <w:p w14:paraId="74F3FEE8" w14:textId="4EFADE2A" w:rsidR="00342DB7" w:rsidRPr="00ED20D0" w:rsidRDefault="00342DB7" w:rsidP="00A92BD6">
      <w:pPr>
        <w:ind w:right="4"/>
        <w:rPr>
          <w:szCs w:val="22"/>
        </w:rPr>
      </w:pPr>
      <w:r w:rsidRPr="00ED20D0">
        <w:rPr>
          <w:szCs w:val="22"/>
          <w:lang w:val="en-GB"/>
        </w:rPr>
        <w:t>[</w:t>
      </w:r>
      <w:r w:rsidRPr="00ED20D0">
        <w:rPr>
          <w:szCs w:val="22"/>
          <w:highlight w:val="yellow"/>
          <w:lang w:val="en-GB"/>
        </w:rPr>
        <w:t>x</w:t>
      </w:r>
      <w:r w:rsidRPr="00ED20D0">
        <w:rPr>
          <w:szCs w:val="22"/>
          <w:lang w:val="en-GB"/>
        </w:rPr>
        <w:t xml:space="preserve">] Katharina.kiener-Manu. (s. f.). </w:t>
      </w:r>
      <w:r w:rsidRPr="00ED20D0">
        <w:rPr>
          <w:i/>
          <w:iCs/>
          <w:szCs w:val="22"/>
          <w:lang w:val="en-GB"/>
        </w:rPr>
        <w:t>Integrity Ethics Module 3</w:t>
      </w:r>
      <w:r w:rsidRPr="00ED20D0">
        <w:rPr>
          <w:szCs w:val="22"/>
          <w:lang w:val="en-GB"/>
        </w:rPr>
        <w:t xml:space="preserve">. </w:t>
      </w:r>
      <w:hyperlink r:id="rId89" w:history="1">
        <w:r w:rsidRPr="00ED20D0">
          <w:rPr>
            <w:rStyle w:val="Hipervnculo"/>
            <w:color w:val="auto"/>
            <w:szCs w:val="22"/>
          </w:rPr>
          <w:t>https://www.unodc.org/e4j/es/integrity-ethics/module-3/index.html</w:t>
        </w:r>
      </w:hyperlink>
      <w:r w:rsidRPr="00ED20D0">
        <w:rPr>
          <w:szCs w:val="22"/>
        </w:rPr>
        <w:t xml:space="preserve"> </w:t>
      </w:r>
    </w:p>
    <w:p w14:paraId="1A124D74" w14:textId="5DE802E3" w:rsidR="009E1824" w:rsidRPr="00ED20D0" w:rsidRDefault="00342DB7" w:rsidP="00A92BD6">
      <w:pPr>
        <w:ind w:right="4"/>
        <w:rPr>
          <w:szCs w:val="22"/>
        </w:rPr>
      </w:pPr>
      <w:r w:rsidRPr="00ED20D0">
        <w:rPr>
          <w:szCs w:val="22"/>
        </w:rPr>
        <w:t xml:space="preserve"> </w:t>
      </w:r>
    </w:p>
    <w:p w14:paraId="4596D968" w14:textId="6FEFCF13" w:rsidR="00E773EB" w:rsidRPr="00ED20D0" w:rsidRDefault="005E4F59" w:rsidP="00A92BD6">
      <w:pPr>
        <w:ind w:right="4"/>
        <w:rPr>
          <w:szCs w:val="22"/>
        </w:rPr>
      </w:pPr>
      <w:r w:rsidRPr="00ED20D0">
        <w:rPr>
          <w:szCs w:val="22"/>
        </w:rPr>
        <w:t>[</w:t>
      </w:r>
      <w:r w:rsidRPr="00ED20D0">
        <w:rPr>
          <w:szCs w:val="22"/>
          <w:highlight w:val="yellow"/>
        </w:rPr>
        <w:t>y</w:t>
      </w:r>
      <w:r w:rsidRPr="00ED20D0">
        <w:rPr>
          <w:szCs w:val="22"/>
        </w:rPr>
        <w:t xml:space="preserve">] </w:t>
      </w:r>
      <w:r w:rsidR="008D3245" w:rsidRPr="00ED20D0">
        <w:rPr>
          <w:szCs w:val="22"/>
        </w:rPr>
        <w:t xml:space="preserve">Copleston, F. (2016). </w:t>
      </w:r>
      <w:r w:rsidR="008D3245" w:rsidRPr="00ED20D0">
        <w:rPr>
          <w:i/>
          <w:iCs/>
          <w:szCs w:val="22"/>
        </w:rPr>
        <w:t>El moviment utilitarista II: el desenvolupament de l’ètica utilitarista en Mill</w:t>
      </w:r>
      <w:r w:rsidR="008D3245" w:rsidRPr="00ED20D0">
        <w:rPr>
          <w:szCs w:val="22"/>
        </w:rPr>
        <w:t xml:space="preserve">. Dins M. Sacristán (ed.), </w:t>
      </w:r>
      <w:r w:rsidR="008D3245" w:rsidRPr="00ED20D0">
        <w:rPr>
          <w:i/>
          <w:iCs/>
          <w:szCs w:val="22"/>
        </w:rPr>
        <w:t>Història de la filosofia. Volum 4: de l’utilitarisme a l’existencialisme</w:t>
      </w:r>
      <w:r w:rsidR="008D3245" w:rsidRPr="00ED20D0">
        <w:rPr>
          <w:szCs w:val="22"/>
        </w:rPr>
        <w:t xml:space="preserve"> (p. 27–28). Barcelona: Editorial Planeta. </w:t>
      </w:r>
    </w:p>
    <w:p w14:paraId="2BE895B8" w14:textId="471F34A9" w:rsidR="00E773EB" w:rsidRPr="00ED20D0" w:rsidRDefault="00E773EB" w:rsidP="00A92BD6">
      <w:pPr>
        <w:ind w:right="4"/>
        <w:rPr>
          <w:szCs w:val="22"/>
        </w:rPr>
      </w:pPr>
    </w:p>
    <w:p w14:paraId="3C01598F" w14:textId="6F75FCEE" w:rsidR="006C0207" w:rsidRPr="00ED20D0" w:rsidRDefault="00E638A4" w:rsidP="00A92BD6">
      <w:pPr>
        <w:ind w:right="4"/>
        <w:rPr>
          <w:szCs w:val="22"/>
        </w:rPr>
      </w:pPr>
      <w:r w:rsidRPr="00ED20D0">
        <w:rPr>
          <w:szCs w:val="22"/>
        </w:rPr>
        <w:t>[</w:t>
      </w:r>
      <w:r w:rsidRPr="00ED20D0">
        <w:rPr>
          <w:szCs w:val="22"/>
          <w:highlight w:val="yellow"/>
        </w:rPr>
        <w:t>z</w:t>
      </w:r>
      <w:r w:rsidRPr="00ED20D0">
        <w:rPr>
          <w:szCs w:val="22"/>
        </w:rPr>
        <w:t>] De la Iglesia, C. T. (2014). La teología moral en Kant: sobre virtud y felicidad. </w:t>
      </w:r>
      <w:r w:rsidRPr="00ED20D0">
        <w:rPr>
          <w:i/>
          <w:iCs/>
          <w:szCs w:val="22"/>
        </w:rPr>
        <w:t>Factótum</w:t>
      </w:r>
      <w:r w:rsidRPr="00ED20D0">
        <w:rPr>
          <w:szCs w:val="22"/>
        </w:rPr>
        <w:t>, </w:t>
      </w:r>
      <w:r w:rsidRPr="00ED20D0">
        <w:rPr>
          <w:i/>
          <w:iCs/>
          <w:szCs w:val="22"/>
        </w:rPr>
        <w:t>11</w:t>
      </w:r>
      <w:r w:rsidRPr="00ED20D0">
        <w:rPr>
          <w:szCs w:val="22"/>
        </w:rPr>
        <w:t xml:space="preserve">, 81-87. </w:t>
      </w:r>
      <w:hyperlink r:id="rId90" w:history="1">
        <w:r w:rsidRPr="00ED20D0">
          <w:rPr>
            <w:rStyle w:val="Hipervnculo"/>
            <w:color w:val="auto"/>
            <w:szCs w:val="22"/>
          </w:rPr>
          <w:t>https://scholar.archive.org/work/dgyek2um4vcplp45b33fbhrmre/access/wayback/http://www.revistafactotum.com/revista/f_11/articulos/Factotum_11_6_Cesar_Tejedor.pdf</w:t>
        </w:r>
      </w:hyperlink>
      <w:r w:rsidRPr="00ED20D0">
        <w:rPr>
          <w:szCs w:val="22"/>
        </w:rPr>
        <w:t xml:space="preserve"> </w:t>
      </w:r>
    </w:p>
    <w:p w14:paraId="4028D946" w14:textId="77777777" w:rsidR="00AD0F19" w:rsidRPr="00ED20D0" w:rsidRDefault="00AD0F19" w:rsidP="00A92BD6">
      <w:pPr>
        <w:ind w:right="4"/>
        <w:rPr>
          <w:szCs w:val="22"/>
        </w:rPr>
      </w:pPr>
    </w:p>
    <w:p w14:paraId="4AD74397" w14:textId="2D4E0622" w:rsidR="00BD5C4D" w:rsidRPr="00ED20D0" w:rsidRDefault="008C6C90" w:rsidP="00A92BD6">
      <w:pPr>
        <w:ind w:right="4"/>
        <w:rPr>
          <w:iCs/>
          <w:szCs w:val="22"/>
          <w:lang w:val="en-GB"/>
        </w:rPr>
      </w:pPr>
      <w:r w:rsidRPr="00ED20D0">
        <w:rPr>
          <w:iCs/>
          <w:szCs w:val="22"/>
        </w:rPr>
        <w:t>[</w:t>
      </w:r>
      <w:r w:rsidRPr="00ED20D0">
        <w:rPr>
          <w:iCs/>
          <w:szCs w:val="22"/>
          <w:highlight w:val="yellow"/>
        </w:rPr>
        <w:t>a1</w:t>
      </w:r>
      <w:r w:rsidRPr="00ED20D0">
        <w:rPr>
          <w:iCs/>
          <w:szCs w:val="22"/>
        </w:rPr>
        <w:t>]</w:t>
      </w:r>
      <w:r w:rsidR="00AB39AE" w:rsidRPr="00ED20D0">
        <w:rPr>
          <w:iCs/>
          <w:szCs w:val="22"/>
        </w:rPr>
        <w:t xml:space="preserve"> Hoyos Valdés, Diana. (2007). ÉTICA DE LA VIRTUD: ALCANCES Y LÍMITES. </w:t>
      </w:r>
      <w:r w:rsidR="00AB39AE" w:rsidRPr="00ED20D0">
        <w:rPr>
          <w:i/>
          <w:iCs/>
          <w:szCs w:val="22"/>
          <w:lang w:val="en-GB"/>
        </w:rPr>
        <w:t>Discusiones Filosóficas</w:t>
      </w:r>
      <w:r w:rsidR="00AB39AE" w:rsidRPr="00ED20D0">
        <w:rPr>
          <w:iCs/>
          <w:szCs w:val="22"/>
          <w:lang w:val="en-GB"/>
        </w:rPr>
        <w:t>, </w:t>
      </w:r>
      <w:r w:rsidR="00AB39AE" w:rsidRPr="00ED20D0">
        <w:rPr>
          <w:i/>
          <w:iCs/>
          <w:szCs w:val="22"/>
          <w:lang w:val="en-GB"/>
        </w:rPr>
        <w:t>8</w:t>
      </w:r>
      <w:r w:rsidR="00AB39AE" w:rsidRPr="00ED20D0">
        <w:rPr>
          <w:iCs/>
          <w:szCs w:val="22"/>
          <w:lang w:val="en-GB"/>
        </w:rPr>
        <w:t xml:space="preserve">(11), 109-127. Retrieved May 31, 2025, from </w:t>
      </w:r>
      <w:hyperlink r:id="rId91" w:history="1">
        <w:r w:rsidR="00AB39AE" w:rsidRPr="00ED20D0">
          <w:rPr>
            <w:rStyle w:val="Hipervnculo"/>
            <w:iCs/>
            <w:color w:val="auto"/>
            <w:szCs w:val="22"/>
            <w:lang w:val="en-GB"/>
          </w:rPr>
          <w:t>http://www.scielo.org.co/scielo.php?script=sci_arttext&amp;pid=S0124-61272007000200008&amp;lng=en&amp;tlng=es</w:t>
        </w:r>
      </w:hyperlink>
      <w:r w:rsidR="00AB39AE" w:rsidRPr="00ED20D0">
        <w:rPr>
          <w:iCs/>
          <w:szCs w:val="22"/>
          <w:lang w:val="en-GB"/>
        </w:rPr>
        <w:t xml:space="preserve">  </w:t>
      </w:r>
    </w:p>
    <w:p w14:paraId="3F48DC8F" w14:textId="77777777" w:rsidR="00BD5C4D" w:rsidRPr="00ED20D0" w:rsidRDefault="00BD5C4D" w:rsidP="00A92BD6">
      <w:pPr>
        <w:ind w:right="4"/>
        <w:rPr>
          <w:szCs w:val="22"/>
          <w:lang w:val="en-GB"/>
        </w:rPr>
      </w:pPr>
    </w:p>
    <w:p w14:paraId="4DFBD194" w14:textId="4D83F54F" w:rsidR="004C5AF0" w:rsidRPr="00ED20D0" w:rsidRDefault="004C5AF0" w:rsidP="00A92BD6">
      <w:pPr>
        <w:ind w:right="4"/>
        <w:rPr>
          <w:szCs w:val="22"/>
        </w:rPr>
      </w:pPr>
      <w:r w:rsidRPr="00ED20D0">
        <w:rPr>
          <w:szCs w:val="22"/>
        </w:rPr>
        <w:t>[</w:t>
      </w:r>
      <w:r w:rsidRPr="00ED20D0">
        <w:rPr>
          <w:szCs w:val="22"/>
          <w:highlight w:val="yellow"/>
        </w:rPr>
        <w:t>a2</w:t>
      </w:r>
      <w:r w:rsidRPr="00ED20D0">
        <w:rPr>
          <w:szCs w:val="22"/>
        </w:rPr>
        <w:t xml:space="preserve">] González, C. (2025, 12 marzo). </w:t>
      </w:r>
      <w:r w:rsidRPr="00ED20D0">
        <w:rPr>
          <w:i/>
          <w:iCs/>
          <w:szCs w:val="22"/>
        </w:rPr>
        <w:t>Aristóteles: ética de la virtud</w:t>
      </w:r>
      <w:r w:rsidRPr="00ED20D0">
        <w:rPr>
          <w:szCs w:val="22"/>
        </w:rPr>
        <w:t xml:space="preserve">. La Casa de la Ética. </w:t>
      </w:r>
      <w:hyperlink r:id="rId92" w:history="1">
        <w:r w:rsidRPr="00ED20D0">
          <w:rPr>
            <w:rStyle w:val="Hipervnculo"/>
            <w:color w:val="auto"/>
            <w:szCs w:val="22"/>
          </w:rPr>
          <w:t>https://lacasadelaetica.com/aristoteles-etica-de-la-virtud/</w:t>
        </w:r>
      </w:hyperlink>
      <w:r w:rsidRPr="00ED20D0">
        <w:rPr>
          <w:szCs w:val="22"/>
        </w:rPr>
        <w:t xml:space="preserve"> </w:t>
      </w:r>
    </w:p>
    <w:p w14:paraId="69423895" w14:textId="50A40264" w:rsidR="00BD5C4D" w:rsidRPr="00ED20D0" w:rsidRDefault="00BD5C4D" w:rsidP="00A92BD6">
      <w:pPr>
        <w:ind w:right="4"/>
        <w:rPr>
          <w:szCs w:val="22"/>
        </w:rPr>
      </w:pPr>
    </w:p>
    <w:p w14:paraId="67F37DAD" w14:textId="1771E877" w:rsidR="004C5AF0" w:rsidRPr="00ED20D0" w:rsidRDefault="000D0559" w:rsidP="00A92BD6">
      <w:pPr>
        <w:ind w:right="4"/>
        <w:rPr>
          <w:szCs w:val="22"/>
        </w:rPr>
      </w:pPr>
      <w:r w:rsidRPr="00ED20D0">
        <w:rPr>
          <w:szCs w:val="22"/>
        </w:rPr>
        <w:t>[</w:t>
      </w:r>
      <w:r w:rsidRPr="00ED20D0">
        <w:rPr>
          <w:szCs w:val="22"/>
          <w:highlight w:val="yellow"/>
        </w:rPr>
        <w:t>a3</w:t>
      </w:r>
      <w:r w:rsidRPr="00ED20D0">
        <w:rPr>
          <w:szCs w:val="22"/>
        </w:rPr>
        <w:t xml:space="preserve">] González, M. (2015). La concepción aristotélica de la </w:t>
      </w:r>
      <w:r w:rsidRPr="00ED20D0">
        <w:rPr>
          <w:i/>
          <w:iCs/>
          <w:szCs w:val="22"/>
        </w:rPr>
        <w:t>eudaimonía</w:t>
      </w:r>
      <w:r w:rsidRPr="00ED20D0">
        <w:rPr>
          <w:szCs w:val="22"/>
        </w:rPr>
        <w:t xml:space="preserve"> en Ética a Nicómaco. </w:t>
      </w:r>
      <w:r w:rsidRPr="00ED20D0">
        <w:rPr>
          <w:i/>
          <w:iCs/>
          <w:szCs w:val="22"/>
        </w:rPr>
        <w:t>Revista de Filosofía</w:t>
      </w:r>
      <w:r w:rsidRPr="00ED20D0">
        <w:rPr>
          <w:szCs w:val="22"/>
        </w:rPr>
        <w:t xml:space="preserve">, 44(2), 3–20. </w:t>
      </w:r>
      <w:hyperlink r:id="rId93" w:history="1">
        <w:r w:rsidRPr="00ED20D0">
          <w:rPr>
            <w:rStyle w:val="Hipervnculo"/>
            <w:color w:val="auto"/>
            <w:szCs w:val="22"/>
          </w:rPr>
          <w:t>https://ve.scielo.org/scielo.php?script=sci_arttext&amp;pid=S1010-29142015000200002</w:t>
        </w:r>
      </w:hyperlink>
      <w:r w:rsidRPr="00ED20D0">
        <w:rPr>
          <w:szCs w:val="22"/>
        </w:rPr>
        <w:t xml:space="preserve"> </w:t>
      </w:r>
    </w:p>
    <w:p w14:paraId="025BD17B" w14:textId="77777777" w:rsidR="00BD5C4D" w:rsidRPr="00ED20D0" w:rsidRDefault="00BD5C4D" w:rsidP="00A92BD6">
      <w:pPr>
        <w:ind w:right="4"/>
        <w:rPr>
          <w:szCs w:val="22"/>
        </w:rPr>
      </w:pPr>
    </w:p>
    <w:p w14:paraId="5BEB7DF3" w14:textId="57CCA1BA" w:rsidR="007C0496" w:rsidRPr="00ED20D0" w:rsidRDefault="007C0496" w:rsidP="00A92BD6">
      <w:pPr>
        <w:ind w:right="4"/>
        <w:rPr>
          <w:szCs w:val="22"/>
          <w:lang w:val="en-GB"/>
        </w:rPr>
      </w:pPr>
      <w:r w:rsidRPr="00ED20D0">
        <w:rPr>
          <w:szCs w:val="22"/>
        </w:rPr>
        <w:t>[</w:t>
      </w:r>
      <w:r w:rsidRPr="00ED20D0">
        <w:rPr>
          <w:szCs w:val="22"/>
          <w:highlight w:val="yellow"/>
        </w:rPr>
        <w:t>a4</w:t>
      </w:r>
      <w:r w:rsidRPr="00ED20D0">
        <w:rPr>
          <w:szCs w:val="22"/>
        </w:rPr>
        <w:t xml:space="preserve">] </w:t>
      </w:r>
      <w:r w:rsidR="00F03FA4" w:rsidRPr="00ED20D0">
        <w:rPr>
          <w:szCs w:val="22"/>
        </w:rPr>
        <w:t>Alvarado García, Alejandra. (2004). La ética del cuidado. </w:t>
      </w:r>
      <w:r w:rsidR="00F03FA4" w:rsidRPr="00ED20D0">
        <w:rPr>
          <w:i/>
          <w:iCs/>
          <w:szCs w:val="22"/>
          <w:lang w:val="en-GB"/>
        </w:rPr>
        <w:t>Aquichan</w:t>
      </w:r>
      <w:r w:rsidR="00F03FA4" w:rsidRPr="00ED20D0">
        <w:rPr>
          <w:szCs w:val="22"/>
          <w:lang w:val="en-GB"/>
        </w:rPr>
        <w:t>, </w:t>
      </w:r>
      <w:r w:rsidR="00F03FA4" w:rsidRPr="00ED20D0">
        <w:rPr>
          <w:i/>
          <w:iCs/>
          <w:szCs w:val="22"/>
          <w:lang w:val="en-GB"/>
        </w:rPr>
        <w:t>4</w:t>
      </w:r>
      <w:r w:rsidR="00F03FA4" w:rsidRPr="00ED20D0">
        <w:rPr>
          <w:szCs w:val="22"/>
          <w:lang w:val="en-GB"/>
        </w:rPr>
        <w:t xml:space="preserve">(1), 30-39. Retrieved May 31, 2025, from </w:t>
      </w:r>
      <w:hyperlink r:id="rId94" w:history="1">
        <w:r w:rsidR="00F03FA4" w:rsidRPr="00ED20D0">
          <w:rPr>
            <w:rStyle w:val="Hipervnculo"/>
            <w:color w:val="auto"/>
            <w:szCs w:val="22"/>
            <w:lang w:val="en-GB"/>
          </w:rPr>
          <w:t>http://www.scielo.org.co/scielo.php?script=sci_arttext&amp;pid=S1657-59972004000100005&amp;lng=en&amp;tlng=es</w:t>
        </w:r>
      </w:hyperlink>
      <w:r w:rsidR="00F03FA4" w:rsidRPr="00ED20D0">
        <w:rPr>
          <w:szCs w:val="22"/>
          <w:lang w:val="en-GB"/>
        </w:rPr>
        <w:t xml:space="preserve">. </w:t>
      </w:r>
    </w:p>
    <w:p w14:paraId="303A42AE" w14:textId="77777777" w:rsidR="007C0496" w:rsidRPr="00ED20D0" w:rsidRDefault="007C0496" w:rsidP="00A92BD6">
      <w:pPr>
        <w:ind w:right="4"/>
        <w:rPr>
          <w:szCs w:val="22"/>
          <w:lang w:val="en-GB"/>
        </w:rPr>
      </w:pPr>
    </w:p>
    <w:p w14:paraId="5D4EB59A" w14:textId="75130C9C" w:rsidR="007C0496" w:rsidRPr="00ED20D0" w:rsidRDefault="007C0496" w:rsidP="00A92BD6">
      <w:pPr>
        <w:ind w:right="4"/>
      </w:pPr>
      <w:r w:rsidRPr="00ED20D0">
        <w:rPr>
          <w:szCs w:val="22"/>
        </w:rPr>
        <w:t>[</w:t>
      </w:r>
      <w:r w:rsidRPr="00ED20D0">
        <w:rPr>
          <w:szCs w:val="22"/>
          <w:highlight w:val="yellow"/>
        </w:rPr>
        <w:t>a5</w:t>
      </w:r>
      <w:r w:rsidRPr="00ED20D0">
        <w:rPr>
          <w:szCs w:val="22"/>
        </w:rPr>
        <w:t xml:space="preserve">] </w:t>
      </w:r>
      <w:r w:rsidR="00F03FA4" w:rsidRPr="00ED20D0">
        <w:rPr>
          <w:szCs w:val="22"/>
        </w:rPr>
        <w:t>Ramos Pozón, S. (2011). La ética del cuidado: valoración crítica y reformulación.</w:t>
      </w:r>
      <w:r w:rsidR="00F03FA4" w:rsidRPr="00ED20D0">
        <w:t xml:space="preserve"> </w:t>
      </w:r>
      <w:hyperlink r:id="rId95" w:anchor="page=1.64" w:history="1">
        <w:r w:rsidR="00F03FA4" w:rsidRPr="00ED20D0">
          <w:rPr>
            <w:rStyle w:val="Hipervnculo"/>
            <w:color w:val="auto"/>
            <w:szCs w:val="22"/>
          </w:rPr>
          <w:t>https://riull.ull.es/xmlui/bitstream/handle/915/12671/L%20_29_%282011%29_07.pdf?sequence=1#page=1.64</w:t>
        </w:r>
      </w:hyperlink>
      <w:r w:rsidR="00F03FA4" w:rsidRPr="00ED20D0">
        <w:rPr>
          <w:szCs w:val="22"/>
        </w:rPr>
        <w:t xml:space="preserve"> </w:t>
      </w:r>
    </w:p>
    <w:p w14:paraId="17801B86" w14:textId="77777777" w:rsidR="00BD5C4D" w:rsidRPr="00ED20D0" w:rsidRDefault="00BD5C4D" w:rsidP="00A92BD6">
      <w:pPr>
        <w:ind w:right="4"/>
      </w:pPr>
    </w:p>
    <w:p w14:paraId="28ACB43B" w14:textId="740027DC" w:rsidR="00BD5C4D" w:rsidRPr="00ED20D0" w:rsidRDefault="00D21C1E" w:rsidP="00A92BD6">
      <w:pPr>
        <w:ind w:right="4"/>
        <w:rPr>
          <w:szCs w:val="22"/>
          <w:lang w:val="en-GB"/>
        </w:rPr>
      </w:pPr>
      <w:r w:rsidRPr="00ED20D0">
        <w:rPr>
          <w:lang w:val="en-GB"/>
        </w:rPr>
        <w:t>[</w:t>
      </w:r>
      <w:r w:rsidRPr="00ED20D0">
        <w:rPr>
          <w:highlight w:val="yellow"/>
          <w:lang w:val="en-GB"/>
        </w:rPr>
        <w:t>a6</w:t>
      </w:r>
      <w:r w:rsidRPr="00ED20D0">
        <w:rPr>
          <w:lang w:val="en-GB"/>
        </w:rPr>
        <w:t xml:space="preserve">] </w:t>
      </w:r>
      <w:r w:rsidRPr="00ED20D0">
        <w:rPr>
          <w:szCs w:val="22"/>
          <w:lang w:val="en-GB"/>
        </w:rPr>
        <w:t xml:space="preserve">Nida-Rümelin, J., &amp; Weidenfeld, N. (2022). </w:t>
      </w:r>
      <w:r w:rsidRPr="00ED20D0">
        <w:rPr>
          <w:i/>
          <w:iCs/>
          <w:szCs w:val="22"/>
          <w:lang w:val="en-GB"/>
        </w:rPr>
        <w:t>Digital optimization, utilitarianism, and AI</w:t>
      </w:r>
      <w:r w:rsidRPr="00ED20D0">
        <w:rPr>
          <w:szCs w:val="22"/>
          <w:lang w:val="en-GB"/>
        </w:rPr>
        <w:t xml:space="preserve">. En E. Brynjolfsson, A. Edelman, &amp; H. Prendinger (Eds.), </w:t>
      </w:r>
      <w:r w:rsidRPr="00ED20D0">
        <w:rPr>
          <w:i/>
          <w:iCs/>
          <w:szCs w:val="22"/>
          <w:lang w:val="en-GB"/>
        </w:rPr>
        <w:t>Digital humanism</w:t>
      </w:r>
      <w:r w:rsidRPr="00ED20D0">
        <w:rPr>
          <w:szCs w:val="22"/>
          <w:lang w:val="en-GB"/>
        </w:rPr>
        <w:t xml:space="preserve"> (pp. 31 – 34). Springer. </w:t>
      </w:r>
      <w:hyperlink r:id="rId96" w:tgtFrame="_new" w:history="1">
        <w:r w:rsidRPr="00ED20D0">
          <w:rPr>
            <w:rStyle w:val="Hipervnculo"/>
            <w:color w:val="auto"/>
            <w:szCs w:val="22"/>
            <w:lang w:val="en-GB"/>
          </w:rPr>
          <w:t>https://doi.org/10.1007/978-3-031-12482-2_6</w:t>
        </w:r>
      </w:hyperlink>
      <w:r w:rsidRPr="00ED20D0">
        <w:rPr>
          <w:szCs w:val="22"/>
          <w:lang w:val="en-GB"/>
        </w:rPr>
        <w:t xml:space="preserve"> </w:t>
      </w:r>
    </w:p>
    <w:p w14:paraId="048B1008" w14:textId="77777777" w:rsidR="00BD5C4D" w:rsidRPr="00ED20D0" w:rsidRDefault="00BD5C4D" w:rsidP="00A92BD6">
      <w:pPr>
        <w:ind w:right="4"/>
        <w:rPr>
          <w:lang w:val="en-GB"/>
        </w:rPr>
      </w:pPr>
    </w:p>
    <w:p w14:paraId="4DF1342E" w14:textId="34121C3F" w:rsidR="00837A82" w:rsidRPr="00ED20D0" w:rsidRDefault="00837A82" w:rsidP="00A92BD6">
      <w:pPr>
        <w:ind w:right="4"/>
        <w:rPr>
          <w:szCs w:val="22"/>
        </w:rPr>
      </w:pPr>
      <w:r w:rsidRPr="00ED20D0">
        <w:rPr>
          <w:szCs w:val="22"/>
          <w:lang w:val="en-GB"/>
        </w:rPr>
        <w:t>[</w:t>
      </w:r>
      <w:r w:rsidRPr="00ED20D0">
        <w:rPr>
          <w:szCs w:val="22"/>
          <w:highlight w:val="yellow"/>
          <w:lang w:val="en-GB"/>
        </w:rPr>
        <w:t>a7</w:t>
      </w:r>
      <w:r w:rsidRPr="00ED20D0">
        <w:rPr>
          <w:szCs w:val="22"/>
          <w:lang w:val="en-GB"/>
        </w:rPr>
        <w:t xml:space="preserve">] Hunter Magazine. </w:t>
      </w:r>
      <w:r w:rsidRPr="00ED20D0">
        <w:rPr>
          <w:szCs w:val="22"/>
        </w:rPr>
        <w:t xml:space="preserve">(2024, 18 septiembre). Kant y la Ética Deontológica: El Deber como Principio Fundamental en la Filosofía Moral - Hunter Magazine. </w:t>
      </w:r>
      <w:r w:rsidRPr="00ED20D0">
        <w:rPr>
          <w:i/>
          <w:iCs/>
          <w:szCs w:val="22"/>
        </w:rPr>
        <w:t>Hunter Magazine - Noticias de actualidad y tendencias</w:t>
      </w:r>
      <w:r w:rsidRPr="00ED20D0">
        <w:rPr>
          <w:szCs w:val="22"/>
        </w:rPr>
        <w:t xml:space="preserve">. </w:t>
      </w:r>
      <w:hyperlink r:id="rId97" w:history="1">
        <w:r w:rsidRPr="00ED20D0">
          <w:rPr>
            <w:rStyle w:val="Hipervnculo"/>
            <w:color w:val="auto"/>
            <w:szCs w:val="22"/>
          </w:rPr>
          <w:t>https://www.huntermagazine.es/kant-y-la-etica-deontologica-el-deber-como-principio/7533/</w:t>
        </w:r>
      </w:hyperlink>
      <w:r w:rsidRPr="00ED20D0">
        <w:rPr>
          <w:szCs w:val="22"/>
        </w:rPr>
        <w:t xml:space="preserve"> </w:t>
      </w:r>
    </w:p>
    <w:p w14:paraId="65F2B927" w14:textId="77777777" w:rsidR="00BD5C4D" w:rsidRPr="00ED20D0" w:rsidRDefault="00BD5C4D" w:rsidP="00A92BD6">
      <w:pPr>
        <w:ind w:right="4"/>
      </w:pPr>
    </w:p>
    <w:p w14:paraId="5B985AD3" w14:textId="2030E1C3" w:rsidR="009D0E83" w:rsidRPr="00ED20D0" w:rsidRDefault="009D0E83" w:rsidP="00A92BD6">
      <w:pPr>
        <w:ind w:right="4"/>
        <w:rPr>
          <w:szCs w:val="22"/>
        </w:rPr>
      </w:pPr>
      <w:r w:rsidRPr="00ED20D0">
        <w:rPr>
          <w:szCs w:val="22"/>
        </w:rPr>
        <w:t>[</w:t>
      </w:r>
      <w:r w:rsidRPr="00ED20D0">
        <w:rPr>
          <w:szCs w:val="22"/>
          <w:highlight w:val="yellow"/>
        </w:rPr>
        <w:t>a8</w:t>
      </w:r>
      <w:r w:rsidRPr="00ED20D0">
        <w:rPr>
          <w:szCs w:val="22"/>
        </w:rPr>
        <w:t xml:space="preserve">] Giraldo, L. F. G. (2021, 25 noviembre). </w:t>
      </w:r>
      <w:r w:rsidRPr="00ED20D0">
        <w:rPr>
          <w:i/>
          <w:iCs/>
          <w:szCs w:val="22"/>
        </w:rPr>
        <w:t>La virtud aristotélica como camino de excelencia humana y las acciones para alcanzarla - Almudi.org</w:t>
      </w:r>
      <w:r w:rsidRPr="00ED20D0">
        <w:rPr>
          <w:szCs w:val="22"/>
        </w:rPr>
        <w:t>.</w:t>
      </w:r>
      <w:r w:rsidR="00A622B7" w:rsidRPr="00ED20D0">
        <w:rPr>
          <w:szCs w:val="22"/>
        </w:rPr>
        <w:t> </w:t>
      </w:r>
      <w:hyperlink r:id="rId98" w:history="1">
        <w:r w:rsidR="00A92BD6" w:rsidRPr="00ED20D0">
          <w:rPr>
            <w:rStyle w:val="Hipervnculo"/>
            <w:color w:val="auto"/>
            <w:szCs w:val="22"/>
          </w:rPr>
          <w:t>https://www.almudi.org/articulos/15898-la-virtud-aristotelica-como-camino-deexcelencia-humana-y-las-acciones-para alcanzarla</w:t>
        </w:r>
      </w:hyperlink>
      <w:r w:rsidRPr="00ED20D0">
        <w:rPr>
          <w:szCs w:val="22"/>
        </w:rPr>
        <w:t xml:space="preserve"> </w:t>
      </w:r>
    </w:p>
    <w:p w14:paraId="311A7931" w14:textId="77777777" w:rsidR="00A622B7" w:rsidRPr="00ED20D0" w:rsidRDefault="00A622B7" w:rsidP="00A92BD6">
      <w:pPr>
        <w:ind w:right="4"/>
        <w:rPr>
          <w:szCs w:val="22"/>
        </w:rPr>
      </w:pPr>
    </w:p>
    <w:p w14:paraId="50D693A3" w14:textId="77777777" w:rsidR="00A622B7" w:rsidRPr="00ED20D0" w:rsidRDefault="00A622B7" w:rsidP="00A92BD6">
      <w:pPr>
        <w:ind w:right="4"/>
        <w:rPr>
          <w:szCs w:val="22"/>
        </w:rPr>
      </w:pPr>
    </w:p>
    <w:p w14:paraId="11ED2C33" w14:textId="77777777" w:rsidR="00A622B7" w:rsidRPr="00ED20D0" w:rsidRDefault="00A622B7" w:rsidP="00A92BD6">
      <w:pPr>
        <w:ind w:right="4"/>
        <w:rPr>
          <w:szCs w:val="22"/>
        </w:rPr>
      </w:pPr>
    </w:p>
    <w:p w14:paraId="76AD621C" w14:textId="77777777" w:rsidR="00A622B7" w:rsidRPr="00ED20D0" w:rsidRDefault="00A622B7" w:rsidP="00A92BD6">
      <w:pPr>
        <w:ind w:right="4"/>
        <w:rPr>
          <w:szCs w:val="22"/>
        </w:rPr>
      </w:pPr>
    </w:p>
    <w:p w14:paraId="098675B2" w14:textId="77777777" w:rsidR="00D97F01" w:rsidRPr="00ED20D0" w:rsidRDefault="00D97F01" w:rsidP="00A92BD6">
      <w:pPr>
        <w:ind w:right="4"/>
        <w:rPr>
          <w:b/>
          <w:sz w:val="28"/>
          <w:szCs w:val="28"/>
        </w:rPr>
        <w:sectPr w:rsidR="00D97F01" w:rsidRPr="00ED20D0" w:rsidSect="00D97F01">
          <w:type w:val="continuous"/>
          <w:pgSz w:w="11899" w:h="16838"/>
          <w:pgMar w:top="1418" w:right="1429" w:bottom="1418" w:left="1417" w:header="709" w:footer="709" w:gutter="0"/>
          <w:cols w:num="2" w:space="720"/>
        </w:sectPr>
      </w:pPr>
    </w:p>
    <w:p w14:paraId="5A574C35" w14:textId="0B29934E" w:rsidR="00C45D84" w:rsidRPr="00ED20D0" w:rsidRDefault="00C45D84" w:rsidP="00A92BD6">
      <w:pPr>
        <w:rPr>
          <w:bCs/>
          <w:szCs w:val="22"/>
        </w:rPr>
      </w:pPr>
      <w:r w:rsidRPr="00ED20D0">
        <w:rPr>
          <w:bCs/>
          <w:szCs w:val="22"/>
        </w:rPr>
        <w:t>[</w:t>
      </w:r>
      <w:r w:rsidRPr="00ED20D0">
        <w:rPr>
          <w:bCs/>
          <w:szCs w:val="22"/>
          <w:highlight w:val="yellow"/>
        </w:rPr>
        <w:t>a9</w:t>
      </w:r>
      <w:r w:rsidRPr="00ED20D0">
        <w:rPr>
          <w:bCs/>
          <w:szCs w:val="22"/>
        </w:rPr>
        <w:t xml:space="preserve">] </w:t>
      </w:r>
      <w:r w:rsidR="00A92BD6" w:rsidRPr="00ED20D0">
        <w:rPr>
          <w:bCs/>
          <w:szCs w:val="22"/>
        </w:rPr>
        <w:t xml:space="preserve">Adela, C. O. (2019). </w:t>
      </w:r>
      <w:r w:rsidR="00A92BD6" w:rsidRPr="00ED20D0">
        <w:rPr>
          <w:bCs/>
          <w:i/>
          <w:iCs/>
          <w:szCs w:val="22"/>
        </w:rPr>
        <w:t>Ética de la inteligencia</w:t>
      </w:r>
      <w:r w:rsidR="00A622B7" w:rsidRPr="00ED20D0">
        <w:rPr>
          <w:bCs/>
          <w:i/>
          <w:iCs/>
          <w:szCs w:val="22"/>
        </w:rPr>
        <w:t> </w:t>
      </w:r>
      <w:r w:rsidR="00A92BD6" w:rsidRPr="00ED20D0">
        <w:rPr>
          <w:bCs/>
          <w:i/>
          <w:iCs/>
          <w:szCs w:val="22"/>
        </w:rPr>
        <w:t>artificial</w:t>
      </w:r>
      <w:r w:rsidR="00A92BD6" w:rsidRPr="00ED20D0">
        <w:rPr>
          <w:bCs/>
          <w:szCs w:val="22"/>
        </w:rPr>
        <w:t>.</w:t>
      </w:r>
      <w:r w:rsidR="00A622B7" w:rsidRPr="00ED20D0">
        <w:rPr>
          <w:bCs/>
          <w:szCs w:val="22"/>
        </w:rPr>
        <w:t> </w:t>
      </w:r>
      <w:hyperlink r:id="rId99" w:history="1">
        <w:r w:rsidR="00A622B7" w:rsidRPr="00ED20D0">
          <w:rPr>
            <w:rStyle w:val="Hipervnculo"/>
            <w:bCs/>
            <w:color w:val="auto"/>
            <w:szCs w:val="22"/>
          </w:rPr>
          <w:t>https://www.boe.es/biblioteca_juridica/anuarios_derecho/articulo.php?id=ANU-M-2019-10037900394</w:t>
        </w:r>
      </w:hyperlink>
      <w:r w:rsidR="00A92BD6" w:rsidRPr="00ED20D0">
        <w:rPr>
          <w:bCs/>
          <w:szCs w:val="22"/>
        </w:rPr>
        <w:t xml:space="preserve"> </w:t>
      </w:r>
    </w:p>
    <w:p w14:paraId="1FE4F8AF" w14:textId="77777777" w:rsidR="00C45D84" w:rsidRPr="00ED20D0" w:rsidRDefault="00C45D84" w:rsidP="00A92BD6">
      <w:pPr>
        <w:rPr>
          <w:bCs/>
          <w:szCs w:val="22"/>
        </w:rPr>
      </w:pPr>
    </w:p>
    <w:p w14:paraId="5B2221C9" w14:textId="1F29AA53" w:rsidR="00C45D84" w:rsidRPr="004125BE" w:rsidRDefault="00C45D84" w:rsidP="00A92BD6">
      <w:pPr>
        <w:rPr>
          <w:bCs/>
          <w:szCs w:val="22"/>
        </w:rPr>
      </w:pPr>
      <w:r w:rsidRPr="00ED20D0">
        <w:rPr>
          <w:bCs/>
          <w:szCs w:val="22"/>
          <w:lang w:val="en-GB"/>
        </w:rPr>
        <w:t>[</w:t>
      </w:r>
      <w:r w:rsidRPr="00ED20D0">
        <w:rPr>
          <w:bCs/>
          <w:szCs w:val="22"/>
          <w:highlight w:val="yellow"/>
          <w:lang w:val="en-GB"/>
        </w:rPr>
        <w:t>a10</w:t>
      </w:r>
      <w:r w:rsidRPr="00ED20D0">
        <w:rPr>
          <w:bCs/>
          <w:szCs w:val="22"/>
          <w:lang w:val="en-GB"/>
        </w:rPr>
        <w:t>]</w:t>
      </w:r>
      <w:r w:rsidR="00A92BD6" w:rsidRPr="00ED20D0">
        <w:rPr>
          <w:bCs/>
          <w:szCs w:val="22"/>
          <w:lang w:val="en-GB"/>
        </w:rPr>
        <w:t xml:space="preserve"> Oraekii, C. S. (2024). The Ethics of AI. </w:t>
      </w:r>
      <w:r w:rsidR="00A92BD6" w:rsidRPr="00ED20D0">
        <w:rPr>
          <w:bCs/>
          <w:i/>
          <w:iCs/>
          <w:szCs w:val="22"/>
          <w:lang w:val="en-GB"/>
        </w:rPr>
        <w:t>www.academia.edu</w:t>
      </w:r>
      <w:r w:rsidR="00A92BD6" w:rsidRPr="00ED20D0">
        <w:rPr>
          <w:bCs/>
          <w:szCs w:val="22"/>
          <w:lang w:val="en-GB"/>
        </w:rPr>
        <w:t>.</w:t>
      </w:r>
      <w:r w:rsidR="00A622B7" w:rsidRPr="00ED20D0">
        <w:rPr>
          <w:bCs/>
          <w:szCs w:val="22"/>
          <w:lang w:val="en-GB"/>
        </w:rPr>
        <w:t> </w:t>
      </w:r>
      <w:hyperlink r:id="rId100" w:history="1">
        <w:r w:rsidR="00A92BD6" w:rsidRPr="004125BE">
          <w:rPr>
            <w:rStyle w:val="Hipervnculo"/>
            <w:bCs/>
            <w:color w:val="auto"/>
            <w:szCs w:val="22"/>
          </w:rPr>
          <w:t>https://www.academia.edu/download/121515729/The_Ethics_of_AI_by_Chigozie_Stephen_Oraekii.pdf</w:t>
        </w:r>
      </w:hyperlink>
      <w:r w:rsidR="00A92BD6" w:rsidRPr="004125BE">
        <w:rPr>
          <w:bCs/>
          <w:szCs w:val="22"/>
        </w:rPr>
        <w:t xml:space="preserve"> </w:t>
      </w:r>
    </w:p>
    <w:p w14:paraId="3AC85ED3" w14:textId="77777777" w:rsidR="00C45D84" w:rsidRPr="004125BE" w:rsidRDefault="00C45D84" w:rsidP="00A92BD6">
      <w:pPr>
        <w:rPr>
          <w:bCs/>
          <w:szCs w:val="22"/>
        </w:rPr>
      </w:pPr>
    </w:p>
    <w:p w14:paraId="74151D46" w14:textId="537A76A7" w:rsidR="00C45D84" w:rsidRPr="00446552" w:rsidRDefault="00C45D84" w:rsidP="00A92BD6">
      <w:pPr>
        <w:rPr>
          <w:bCs/>
          <w:szCs w:val="22"/>
        </w:rPr>
      </w:pPr>
      <w:r w:rsidRPr="00446552">
        <w:rPr>
          <w:bCs/>
          <w:szCs w:val="22"/>
        </w:rPr>
        <w:t>[</w:t>
      </w:r>
      <w:r w:rsidRPr="00446552">
        <w:rPr>
          <w:bCs/>
          <w:szCs w:val="22"/>
          <w:highlight w:val="yellow"/>
        </w:rPr>
        <w:t>a11</w:t>
      </w:r>
      <w:r w:rsidRPr="00446552">
        <w:rPr>
          <w:bCs/>
          <w:szCs w:val="22"/>
        </w:rPr>
        <w:t>]</w:t>
      </w:r>
      <w:r w:rsidR="00A92BD6" w:rsidRPr="00446552">
        <w:rPr>
          <w:bCs/>
          <w:szCs w:val="22"/>
        </w:rPr>
        <w:t xml:space="preserve"> Cantú-Martínez, P. C. (2024). Inteligencia artificial y sus connotaciones éticas. </w:t>
      </w:r>
      <w:r w:rsidR="00A92BD6" w:rsidRPr="00446552">
        <w:rPr>
          <w:bCs/>
          <w:i/>
          <w:iCs/>
          <w:szCs w:val="22"/>
        </w:rPr>
        <w:t>Revista Iberoamericana De Bioética</w:t>
      </w:r>
      <w:r w:rsidR="00A92BD6" w:rsidRPr="00446552">
        <w:rPr>
          <w:bCs/>
          <w:szCs w:val="22"/>
        </w:rPr>
        <w:t>, (25),</w:t>
      </w:r>
      <w:r w:rsidR="00A622B7" w:rsidRPr="00446552">
        <w:rPr>
          <w:bCs/>
          <w:szCs w:val="22"/>
        </w:rPr>
        <w:t> </w:t>
      </w:r>
      <w:r w:rsidR="00A92BD6" w:rsidRPr="00446552">
        <w:rPr>
          <w:bCs/>
          <w:szCs w:val="22"/>
        </w:rPr>
        <w:t>01–</w:t>
      </w:r>
      <w:r w:rsidR="00A622B7" w:rsidRPr="00446552">
        <w:rPr>
          <w:bCs/>
          <w:szCs w:val="22"/>
        </w:rPr>
        <w:t> </w:t>
      </w:r>
      <w:r w:rsidR="00A92BD6" w:rsidRPr="00446552">
        <w:rPr>
          <w:bCs/>
          <w:szCs w:val="22"/>
        </w:rPr>
        <w:t>11.</w:t>
      </w:r>
      <w:r w:rsidR="00A622B7" w:rsidRPr="00446552">
        <w:rPr>
          <w:bCs/>
          <w:szCs w:val="22"/>
        </w:rPr>
        <w:t> </w:t>
      </w:r>
      <w:hyperlink r:id="rId101" w:history="1">
        <w:r w:rsidR="00A92BD6" w:rsidRPr="00446552">
          <w:rPr>
            <w:rStyle w:val="Hipervnculo"/>
            <w:bCs/>
            <w:color w:val="auto"/>
            <w:szCs w:val="22"/>
          </w:rPr>
          <w:t>https://doi.org/10.14422/rib.i25.y2024.008</w:t>
        </w:r>
      </w:hyperlink>
      <w:r w:rsidR="00A92BD6" w:rsidRPr="00446552">
        <w:rPr>
          <w:bCs/>
          <w:szCs w:val="22"/>
        </w:rPr>
        <w:t xml:space="preserve"> </w:t>
      </w:r>
    </w:p>
    <w:p w14:paraId="4C4F7126" w14:textId="77777777" w:rsidR="00C45D84" w:rsidRPr="00446552" w:rsidRDefault="00C45D84" w:rsidP="00A92BD6">
      <w:pPr>
        <w:rPr>
          <w:bCs/>
          <w:szCs w:val="22"/>
        </w:rPr>
      </w:pPr>
    </w:p>
    <w:p w14:paraId="2C6B0459" w14:textId="3440D9CA" w:rsidR="00C45D84" w:rsidRPr="00446552" w:rsidRDefault="00C45D84" w:rsidP="00A622B7">
      <w:pPr>
        <w:rPr>
          <w:bCs/>
          <w:szCs w:val="22"/>
        </w:rPr>
      </w:pPr>
      <w:r w:rsidRPr="00446552">
        <w:rPr>
          <w:bCs/>
          <w:szCs w:val="22"/>
          <w:lang w:val="en-GB"/>
        </w:rPr>
        <w:t>[</w:t>
      </w:r>
      <w:r w:rsidRPr="00446552">
        <w:rPr>
          <w:bCs/>
          <w:szCs w:val="22"/>
          <w:highlight w:val="yellow"/>
          <w:lang w:val="en-GB"/>
        </w:rPr>
        <w:t>a12</w:t>
      </w:r>
      <w:r w:rsidRPr="00446552">
        <w:rPr>
          <w:bCs/>
          <w:szCs w:val="22"/>
          <w:lang w:val="en-GB"/>
        </w:rPr>
        <w:t>]</w:t>
      </w:r>
      <w:r w:rsidR="00A92BD6" w:rsidRPr="00446552">
        <w:rPr>
          <w:bCs/>
          <w:szCs w:val="22"/>
          <w:lang w:val="en-GB"/>
        </w:rPr>
        <w:t xml:space="preserve"> World Economic Forum. (2024, octubre 8). </w:t>
      </w:r>
      <w:r w:rsidR="00A92BD6" w:rsidRPr="00446552">
        <w:rPr>
          <w:bCs/>
          <w:i/>
          <w:iCs/>
          <w:szCs w:val="22"/>
          <w:lang w:val="en-GB"/>
        </w:rPr>
        <w:t>AI value alignment: Guiding artificial intelligence towards shared human goals</w:t>
      </w:r>
      <w:r w:rsidR="00A92BD6" w:rsidRPr="00446552">
        <w:rPr>
          <w:bCs/>
          <w:szCs w:val="22"/>
          <w:lang w:val="en-GB"/>
        </w:rPr>
        <w:t xml:space="preserve">. </w:t>
      </w:r>
      <w:hyperlink r:id="rId102" w:history="1">
        <w:r w:rsidR="00A92BD6" w:rsidRPr="00446552">
          <w:rPr>
            <w:rStyle w:val="Hipervnculo"/>
            <w:bCs/>
            <w:color w:val="auto"/>
            <w:szCs w:val="22"/>
          </w:rPr>
          <w:t>https://www.weforum.org/publications/ai-value-alignment-guiding-artificial-intelligence-towards-shared-human-goals</w:t>
        </w:r>
      </w:hyperlink>
      <w:r w:rsidR="00A92BD6" w:rsidRPr="00446552">
        <w:rPr>
          <w:bCs/>
          <w:szCs w:val="22"/>
        </w:rPr>
        <w:t xml:space="preserve"> </w:t>
      </w:r>
    </w:p>
    <w:p w14:paraId="31724308" w14:textId="77777777" w:rsidR="00C45D84" w:rsidRPr="00446552" w:rsidRDefault="00C45D84">
      <w:pPr>
        <w:rPr>
          <w:bCs/>
          <w:szCs w:val="22"/>
        </w:rPr>
      </w:pPr>
    </w:p>
    <w:p w14:paraId="2178C7EF" w14:textId="6B7BE489" w:rsidR="00EE292C" w:rsidRPr="00446552" w:rsidRDefault="00477B92" w:rsidP="00EE292C">
      <w:pPr>
        <w:rPr>
          <w:bCs/>
          <w:i/>
          <w:iCs/>
          <w:szCs w:val="22"/>
          <w:lang w:val="en-GB"/>
        </w:rPr>
      </w:pPr>
      <w:r w:rsidRPr="00446552">
        <w:rPr>
          <w:bCs/>
          <w:szCs w:val="22"/>
          <w:lang w:val="en-GB"/>
        </w:rPr>
        <w:t>[</w:t>
      </w:r>
      <w:r w:rsidRPr="00446552">
        <w:rPr>
          <w:bCs/>
          <w:szCs w:val="22"/>
          <w:highlight w:val="yellow"/>
          <w:lang w:val="en-GB"/>
        </w:rPr>
        <w:t>a13</w:t>
      </w:r>
      <w:r w:rsidRPr="00446552">
        <w:rPr>
          <w:bCs/>
          <w:szCs w:val="22"/>
          <w:lang w:val="en-GB"/>
        </w:rPr>
        <w:t xml:space="preserve">] </w:t>
      </w:r>
      <w:r w:rsidR="00EE292C" w:rsidRPr="00446552">
        <w:rPr>
          <w:bCs/>
          <w:i/>
          <w:iCs/>
          <w:szCs w:val="22"/>
          <w:lang w:val="en-GB"/>
        </w:rPr>
        <w:t xml:space="preserve">R: The R Project for Statistical Computing. (s. f.). </w:t>
      </w:r>
      <w:hyperlink r:id="rId103" w:history="1">
        <w:r w:rsidR="00EE292C" w:rsidRPr="00446552">
          <w:rPr>
            <w:rStyle w:val="Hipervnculo"/>
            <w:bCs/>
            <w:i/>
            <w:iCs/>
            <w:color w:val="auto"/>
            <w:szCs w:val="22"/>
            <w:lang w:val="en-GB"/>
          </w:rPr>
          <w:t>https://www.r-project.org/</w:t>
        </w:r>
      </w:hyperlink>
      <w:r w:rsidR="00EE292C" w:rsidRPr="00446552">
        <w:rPr>
          <w:bCs/>
          <w:i/>
          <w:iCs/>
          <w:szCs w:val="22"/>
          <w:lang w:val="en-GB"/>
        </w:rPr>
        <w:t xml:space="preserve"> </w:t>
      </w:r>
    </w:p>
    <w:p w14:paraId="3C160955" w14:textId="4ECB33C0" w:rsidR="00477B92" w:rsidRPr="00446552" w:rsidRDefault="00EE292C" w:rsidP="00477B92">
      <w:pPr>
        <w:rPr>
          <w:bCs/>
          <w:szCs w:val="22"/>
          <w:lang w:val="en-GB"/>
        </w:rPr>
      </w:pPr>
      <w:r w:rsidRPr="00446552">
        <w:rPr>
          <w:bCs/>
          <w:szCs w:val="22"/>
          <w:lang w:val="en-GB"/>
        </w:rPr>
        <w:t xml:space="preserve"> </w:t>
      </w:r>
    </w:p>
    <w:p w14:paraId="7F4313F0" w14:textId="3D8B8B60" w:rsidR="00F634B8" w:rsidRPr="00446552" w:rsidRDefault="00EE292C" w:rsidP="00F634B8">
      <w:pPr>
        <w:pStyle w:val="Textonotapie"/>
        <w:rPr>
          <w:bCs/>
          <w:sz w:val="22"/>
          <w:szCs w:val="22"/>
          <w:lang w:val="en-GB"/>
        </w:rPr>
      </w:pPr>
      <w:r w:rsidRPr="00446552">
        <w:rPr>
          <w:bCs/>
          <w:sz w:val="22"/>
          <w:szCs w:val="22"/>
          <w:lang w:val="en-GB"/>
        </w:rPr>
        <w:t>[</w:t>
      </w:r>
      <w:r w:rsidRPr="00446552">
        <w:rPr>
          <w:bCs/>
          <w:sz w:val="22"/>
          <w:szCs w:val="22"/>
          <w:highlight w:val="yellow"/>
          <w:lang w:val="en-GB"/>
        </w:rPr>
        <w:t>a14</w:t>
      </w:r>
      <w:r w:rsidRPr="00446552">
        <w:rPr>
          <w:bCs/>
          <w:sz w:val="22"/>
          <w:szCs w:val="22"/>
          <w:lang w:val="en-GB"/>
        </w:rPr>
        <w:t>]</w:t>
      </w:r>
      <w:r w:rsidR="00F634B8" w:rsidRPr="00446552">
        <w:rPr>
          <w:bCs/>
          <w:sz w:val="22"/>
          <w:szCs w:val="22"/>
          <w:lang w:val="en-GB"/>
        </w:rPr>
        <w:t xml:space="preserve"> </w:t>
      </w:r>
      <w:r w:rsidR="00F634B8" w:rsidRPr="00446552">
        <w:rPr>
          <w:bCs/>
          <w:i/>
          <w:iCs/>
          <w:sz w:val="22"/>
          <w:szCs w:val="22"/>
          <w:lang w:val="en-GB"/>
        </w:rPr>
        <w:t>Setting up Visual Studio Code</w:t>
      </w:r>
      <w:r w:rsidR="00F634B8" w:rsidRPr="00446552">
        <w:rPr>
          <w:bCs/>
          <w:sz w:val="22"/>
          <w:szCs w:val="22"/>
          <w:lang w:val="en-GB"/>
        </w:rPr>
        <w:t>. (2021, 3 noviembre).</w:t>
      </w:r>
      <w:r w:rsidR="00A622B7" w:rsidRPr="00446552">
        <w:rPr>
          <w:bCs/>
          <w:sz w:val="22"/>
          <w:szCs w:val="22"/>
          <w:lang w:val="en-GB"/>
        </w:rPr>
        <w:t> </w:t>
      </w:r>
      <w:hyperlink r:id="rId104" w:history="1">
        <w:r w:rsidR="00A622B7" w:rsidRPr="00446552">
          <w:rPr>
            <w:rStyle w:val="Hipervnculo"/>
            <w:bCs/>
            <w:color w:val="auto"/>
            <w:sz w:val="22"/>
            <w:szCs w:val="22"/>
            <w:lang w:val="en-GB"/>
          </w:rPr>
          <w:t>https://code.visualstudio.com/docs/setup/setup-overview</w:t>
        </w:r>
      </w:hyperlink>
      <w:r w:rsidR="00F634B8" w:rsidRPr="00446552">
        <w:rPr>
          <w:bCs/>
          <w:sz w:val="22"/>
          <w:szCs w:val="22"/>
          <w:lang w:val="en-GB"/>
        </w:rPr>
        <w:t xml:space="preserve"> </w:t>
      </w:r>
    </w:p>
    <w:p w14:paraId="52749162" w14:textId="4B60DA6B" w:rsidR="00EE292C" w:rsidRPr="00446552" w:rsidRDefault="00EE292C" w:rsidP="00EE292C">
      <w:pPr>
        <w:pStyle w:val="Textonotapie"/>
        <w:rPr>
          <w:lang w:val="en-GB"/>
        </w:rPr>
      </w:pPr>
    </w:p>
    <w:p w14:paraId="13ABA4B2" w14:textId="19CA1A77" w:rsidR="000E23EE" w:rsidRPr="00446552" w:rsidRDefault="000E23EE" w:rsidP="000E23EE">
      <w:pPr>
        <w:rPr>
          <w:bCs/>
          <w:szCs w:val="22"/>
          <w:lang w:val="en-GB"/>
        </w:rPr>
      </w:pPr>
      <w:r w:rsidRPr="00446552">
        <w:rPr>
          <w:bCs/>
          <w:szCs w:val="22"/>
          <w:lang w:val="en-GB"/>
        </w:rPr>
        <w:t>[</w:t>
      </w:r>
      <w:r w:rsidRPr="00446552">
        <w:rPr>
          <w:bCs/>
          <w:szCs w:val="22"/>
          <w:highlight w:val="yellow"/>
          <w:lang w:val="en-GB"/>
        </w:rPr>
        <w:t>a15</w:t>
      </w:r>
      <w:r w:rsidRPr="00446552">
        <w:rPr>
          <w:bCs/>
          <w:szCs w:val="22"/>
          <w:lang w:val="en-GB"/>
        </w:rPr>
        <w:t xml:space="preserve">] Workspace, G. (s. f.). </w:t>
      </w:r>
      <w:r w:rsidRPr="00446552">
        <w:rPr>
          <w:bCs/>
          <w:i/>
          <w:iCs/>
          <w:szCs w:val="22"/>
        </w:rPr>
        <w:t>Hojas de cálculo de Google: hojas de cálculo y plantillas online | Google Workspace</w:t>
      </w:r>
      <w:r w:rsidRPr="00446552">
        <w:rPr>
          <w:bCs/>
          <w:szCs w:val="22"/>
        </w:rPr>
        <w:t xml:space="preserve">. </w:t>
      </w:r>
      <w:r w:rsidRPr="00446552">
        <w:rPr>
          <w:bCs/>
          <w:szCs w:val="22"/>
          <w:lang w:val="en-GB"/>
        </w:rPr>
        <w:t xml:space="preserve">Google Workspace. </w:t>
      </w:r>
      <w:hyperlink r:id="rId105" w:history="1">
        <w:r w:rsidR="00F33E74" w:rsidRPr="00446552">
          <w:rPr>
            <w:rStyle w:val="Hipervnculo"/>
            <w:bCs/>
            <w:color w:val="auto"/>
            <w:szCs w:val="22"/>
            <w:lang w:val="en-GB"/>
          </w:rPr>
          <w:t>https://workspace.google.com/intl/es/products/sheets/</w:t>
        </w:r>
      </w:hyperlink>
    </w:p>
    <w:p w14:paraId="713A4F6B" w14:textId="77777777" w:rsidR="00F33E74" w:rsidRPr="00446552" w:rsidRDefault="00F33E74" w:rsidP="000E23EE">
      <w:pPr>
        <w:rPr>
          <w:bCs/>
          <w:szCs w:val="22"/>
          <w:lang w:val="en-GB"/>
        </w:rPr>
      </w:pPr>
    </w:p>
    <w:p w14:paraId="4E8CEE76" w14:textId="6150D9E2" w:rsidR="00F33E74" w:rsidRPr="00446552" w:rsidRDefault="00F33E74" w:rsidP="00F33E74">
      <w:pPr>
        <w:rPr>
          <w:bCs/>
          <w:szCs w:val="22"/>
        </w:rPr>
      </w:pPr>
      <w:r w:rsidRPr="00446552">
        <w:rPr>
          <w:bCs/>
          <w:szCs w:val="22"/>
        </w:rPr>
        <w:t>[</w:t>
      </w:r>
      <w:r w:rsidRPr="00446552">
        <w:rPr>
          <w:bCs/>
          <w:szCs w:val="22"/>
          <w:highlight w:val="yellow"/>
        </w:rPr>
        <w:t>a16</w:t>
      </w:r>
      <w:r w:rsidRPr="00446552">
        <w:rPr>
          <w:bCs/>
          <w:szCs w:val="22"/>
        </w:rPr>
        <w:t xml:space="preserve">] Ferrero, R. (2025, 23 mayo). </w:t>
      </w:r>
      <w:r w:rsidRPr="00446552">
        <w:rPr>
          <w:bCs/>
          <w:i/>
          <w:iCs/>
          <w:szCs w:val="22"/>
        </w:rPr>
        <w:t>Cómo probar si una correlación es significativa en R</w:t>
      </w:r>
      <w:r w:rsidRPr="00446552">
        <w:rPr>
          <w:bCs/>
          <w:szCs w:val="22"/>
        </w:rPr>
        <w:t>. Máxima</w:t>
      </w:r>
      <w:r w:rsidR="00A622B7" w:rsidRPr="00446552">
        <w:rPr>
          <w:bCs/>
          <w:szCs w:val="22"/>
        </w:rPr>
        <w:t> </w:t>
      </w:r>
      <w:r w:rsidRPr="00446552">
        <w:rPr>
          <w:bCs/>
          <w:szCs w:val="22"/>
        </w:rPr>
        <w:t>Formación</w:t>
      </w:r>
      <w:r w:rsidR="00A622B7" w:rsidRPr="00446552">
        <w:rPr>
          <w:bCs/>
          <w:szCs w:val="22"/>
        </w:rPr>
        <w:t>. </w:t>
      </w:r>
      <w:hyperlink r:id="rId106" w:history="1">
        <w:r w:rsidR="00A622B7" w:rsidRPr="00446552">
          <w:rPr>
            <w:rStyle w:val="Hipervnculo"/>
            <w:bCs/>
            <w:color w:val="auto"/>
            <w:szCs w:val="22"/>
          </w:rPr>
          <w:t>https://www.maximaformacion.es/blog-dat/como-evaluar-si-la-correlacion-es-significativa-pruebas-de-hipotesis-para-la-correlacion/</w:t>
        </w:r>
      </w:hyperlink>
      <w:r w:rsidRPr="00446552">
        <w:rPr>
          <w:bCs/>
          <w:szCs w:val="22"/>
        </w:rPr>
        <w:t xml:space="preserve"> </w:t>
      </w:r>
    </w:p>
    <w:p w14:paraId="6B8B29E3" w14:textId="77777777" w:rsidR="00040ED4" w:rsidRPr="00446552" w:rsidRDefault="00F33E74">
      <w:pPr>
        <w:rPr>
          <w:bCs/>
          <w:szCs w:val="22"/>
        </w:rPr>
      </w:pPr>
      <w:r w:rsidRPr="00446552">
        <w:rPr>
          <w:bCs/>
          <w:szCs w:val="22"/>
        </w:rPr>
        <w:t xml:space="preserve"> </w:t>
      </w:r>
    </w:p>
    <w:p w14:paraId="5D186549" w14:textId="44DF0E8E" w:rsidR="00040ED4" w:rsidRPr="00446552" w:rsidRDefault="00040ED4" w:rsidP="00040ED4">
      <w:pPr>
        <w:rPr>
          <w:bCs/>
          <w:szCs w:val="22"/>
        </w:rPr>
      </w:pPr>
      <w:r w:rsidRPr="00446552">
        <w:rPr>
          <w:bCs/>
          <w:szCs w:val="22"/>
        </w:rPr>
        <w:t>[</w:t>
      </w:r>
      <w:r w:rsidRPr="00446552">
        <w:rPr>
          <w:bCs/>
          <w:szCs w:val="22"/>
          <w:highlight w:val="yellow"/>
        </w:rPr>
        <w:t>a17</w:t>
      </w:r>
      <w:r w:rsidRPr="00446552">
        <w:rPr>
          <w:bCs/>
          <w:szCs w:val="22"/>
        </w:rPr>
        <w:t xml:space="preserve">] SurveyMonkey. (s. f.). </w:t>
      </w:r>
      <w:r w:rsidRPr="00446552">
        <w:rPr>
          <w:bCs/>
          <w:i/>
          <w:iCs/>
          <w:szCs w:val="22"/>
        </w:rPr>
        <w:t>Qué son las tablas cruzadas y cómo se usan | SurveyMonkey</w:t>
      </w:r>
      <w:r w:rsidRPr="00446552">
        <w:rPr>
          <w:bCs/>
          <w:szCs w:val="22"/>
        </w:rPr>
        <w:t xml:space="preserve">. </w:t>
      </w:r>
      <w:hyperlink r:id="rId107" w:history="1">
        <w:r w:rsidR="00A622B7" w:rsidRPr="00446552">
          <w:rPr>
            <w:rStyle w:val="Hipervnculo"/>
            <w:bCs/>
            <w:color w:val="auto"/>
            <w:szCs w:val="22"/>
          </w:rPr>
          <w:t>https://es.surveymonkey.com/mp/what-is-a-crosstab-and-when-to-use/</w:t>
        </w:r>
      </w:hyperlink>
    </w:p>
    <w:p w14:paraId="3B5A632A" w14:textId="77777777" w:rsidR="00A622B7" w:rsidRPr="00446552" w:rsidRDefault="00A622B7" w:rsidP="00040ED4">
      <w:pPr>
        <w:rPr>
          <w:bCs/>
          <w:szCs w:val="22"/>
        </w:rPr>
      </w:pPr>
    </w:p>
    <w:p w14:paraId="3C8E05F5" w14:textId="57739332" w:rsidR="00A622B7" w:rsidRPr="00446552" w:rsidRDefault="0018284B" w:rsidP="0018284B">
      <w:pPr>
        <w:rPr>
          <w:bCs/>
          <w:szCs w:val="22"/>
        </w:rPr>
      </w:pPr>
      <w:r w:rsidRPr="00446552">
        <w:rPr>
          <w:bCs/>
          <w:szCs w:val="22"/>
        </w:rPr>
        <w:t>[</w:t>
      </w:r>
      <w:r w:rsidRPr="00446552">
        <w:rPr>
          <w:bCs/>
          <w:szCs w:val="22"/>
          <w:highlight w:val="yellow"/>
        </w:rPr>
        <w:t>a18</w:t>
      </w:r>
      <w:r w:rsidRPr="00446552">
        <w:rPr>
          <w:bCs/>
          <w:szCs w:val="22"/>
        </w:rPr>
        <w:t>] Standout, I. (2024, 18 marzo). Inteligencia artificial: 4 preguntas clave que todo directivo se debe plantear. IESE Standout.</w:t>
      </w:r>
      <w:r w:rsidR="00A622B7" w:rsidRPr="00446552">
        <w:rPr>
          <w:bCs/>
          <w:szCs w:val="22"/>
        </w:rPr>
        <w:t> </w:t>
      </w:r>
      <w:hyperlink r:id="rId108" w:anchor="page" w:history="1">
        <w:r w:rsidRPr="00446552">
          <w:rPr>
            <w:bCs/>
            <w:szCs w:val="22"/>
            <w:u w:val="single"/>
          </w:rPr>
          <w:t>https://www.iese.edu/standout/es/inteligencia-artificial-preguntas-directivo/#page</w:t>
        </w:r>
      </w:hyperlink>
      <w:r w:rsidRPr="00446552">
        <w:rPr>
          <w:bCs/>
          <w:szCs w:val="22"/>
        </w:rPr>
        <w:t xml:space="preserve">    </w:t>
      </w:r>
    </w:p>
    <w:p w14:paraId="763D7599" w14:textId="77777777" w:rsidR="00A622B7" w:rsidRPr="00446552" w:rsidRDefault="00A622B7" w:rsidP="0018284B">
      <w:pPr>
        <w:rPr>
          <w:bCs/>
          <w:szCs w:val="22"/>
        </w:rPr>
      </w:pPr>
    </w:p>
    <w:p w14:paraId="0E254979" w14:textId="6E29451D" w:rsidR="00A622B7" w:rsidRPr="00446552" w:rsidRDefault="00A622B7" w:rsidP="00A622B7">
      <w:pPr>
        <w:rPr>
          <w:bCs/>
          <w:szCs w:val="22"/>
          <w:lang w:val="en-GB"/>
        </w:rPr>
      </w:pPr>
      <w:r w:rsidRPr="00446552">
        <w:rPr>
          <w:bCs/>
          <w:szCs w:val="22"/>
          <w:lang w:val="en-GB"/>
        </w:rPr>
        <w:t>[</w:t>
      </w:r>
      <w:r w:rsidRPr="00446552">
        <w:rPr>
          <w:bCs/>
          <w:szCs w:val="22"/>
          <w:highlight w:val="yellow"/>
          <w:lang w:val="en-GB"/>
        </w:rPr>
        <w:t>a19</w:t>
      </w:r>
      <w:r w:rsidRPr="00446552">
        <w:rPr>
          <w:bCs/>
          <w:szCs w:val="22"/>
          <w:lang w:val="en-GB"/>
        </w:rPr>
        <w:t>]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 Trust in AI: progress, challenges, and future directions. </w:t>
      </w:r>
      <w:r w:rsidRPr="00446552">
        <w:rPr>
          <w:bCs/>
          <w:i/>
          <w:iCs/>
          <w:szCs w:val="22"/>
          <w:lang w:val="en-GB"/>
        </w:rPr>
        <w:t>Humanities And Social Sciences Communications</w:t>
      </w:r>
      <w:r w:rsidRPr="00446552">
        <w:rPr>
          <w:bCs/>
          <w:szCs w:val="22"/>
          <w:lang w:val="en-GB"/>
        </w:rPr>
        <w:t>, </w:t>
      </w:r>
      <w:r w:rsidRPr="00446552">
        <w:rPr>
          <w:bCs/>
          <w:i/>
          <w:iCs/>
          <w:szCs w:val="22"/>
          <w:lang w:val="en-GB"/>
        </w:rPr>
        <w:t>11</w:t>
      </w:r>
      <w:r w:rsidRPr="00446552">
        <w:rPr>
          <w:bCs/>
          <w:szCs w:val="22"/>
          <w:lang w:val="en-GB"/>
        </w:rPr>
        <w:t>(1). </w:t>
      </w:r>
      <w:hyperlink r:id="rId109" w:history="1">
        <w:r w:rsidRPr="00446552">
          <w:rPr>
            <w:rStyle w:val="Hipervnculo"/>
            <w:bCs/>
            <w:color w:val="auto"/>
            <w:szCs w:val="22"/>
            <w:lang w:val="en-GB"/>
          </w:rPr>
          <w:t>https://doi.org/10.1057/s41599-024-04044-8</w:t>
        </w:r>
      </w:hyperlink>
      <w:r w:rsidRPr="00446552">
        <w:rPr>
          <w:bCs/>
          <w:szCs w:val="22"/>
          <w:lang w:val="en-GB"/>
        </w:rPr>
        <w:t xml:space="preserve"> </w:t>
      </w:r>
    </w:p>
    <w:p w14:paraId="7658F56F" w14:textId="47805A35" w:rsidR="0018284B" w:rsidRPr="00446552" w:rsidRDefault="0018284B" w:rsidP="00CF05EF">
      <w:pPr>
        <w:rPr>
          <w:bCs/>
          <w:szCs w:val="22"/>
          <w:lang w:val="en-GB"/>
        </w:rPr>
      </w:pPr>
      <w:r w:rsidRPr="00446552">
        <w:rPr>
          <w:bCs/>
          <w:szCs w:val="22"/>
          <w:lang w:val="en-GB"/>
        </w:rPr>
        <w:t xml:space="preserve"> </w:t>
      </w:r>
    </w:p>
    <w:p w14:paraId="2BB637EA" w14:textId="47E00B2C" w:rsidR="00CF05EF" w:rsidRPr="004125BE" w:rsidRDefault="00CF05EF" w:rsidP="00CF05EF">
      <w:pPr>
        <w:rPr>
          <w:bCs/>
          <w:szCs w:val="22"/>
          <w:lang w:val="en-GB"/>
        </w:rPr>
      </w:pPr>
      <w:r w:rsidRPr="00446552">
        <w:rPr>
          <w:bCs/>
          <w:szCs w:val="22"/>
          <w:lang w:val="en-GB"/>
        </w:rPr>
        <w:t>[</w:t>
      </w:r>
      <w:r w:rsidRPr="00446552">
        <w:rPr>
          <w:bCs/>
          <w:szCs w:val="22"/>
          <w:highlight w:val="yellow"/>
          <w:lang w:val="en-GB"/>
        </w:rPr>
        <w:t>a20</w:t>
      </w:r>
      <w:r w:rsidRPr="00446552">
        <w:rPr>
          <w:bCs/>
          <w:szCs w:val="22"/>
          <w:lang w:val="en-GB"/>
        </w:rPr>
        <w:t xml:space="preserve">] Ryan, M. (2020). In AI We Trust: Ethics, Artificial Intelligence, and Reliability. </w:t>
      </w:r>
      <w:r w:rsidRPr="004125BE">
        <w:rPr>
          <w:bCs/>
          <w:i/>
          <w:iCs/>
          <w:szCs w:val="22"/>
          <w:lang w:val="en-GB"/>
        </w:rPr>
        <w:t>Science And Engineering Ethics</w:t>
      </w:r>
      <w:r w:rsidRPr="004125BE">
        <w:rPr>
          <w:bCs/>
          <w:szCs w:val="22"/>
          <w:lang w:val="en-GB"/>
        </w:rPr>
        <w:t xml:space="preserve">, </w:t>
      </w:r>
      <w:r w:rsidRPr="004125BE">
        <w:rPr>
          <w:bCs/>
          <w:i/>
          <w:iCs/>
          <w:szCs w:val="22"/>
          <w:lang w:val="en-GB"/>
        </w:rPr>
        <w:t>26</w:t>
      </w:r>
      <w:r w:rsidRPr="004125BE">
        <w:rPr>
          <w:bCs/>
          <w:szCs w:val="22"/>
          <w:lang w:val="en-GB"/>
        </w:rPr>
        <w:t xml:space="preserve">(5), 2749-2767. </w:t>
      </w:r>
      <w:hyperlink r:id="rId110" w:history="1">
        <w:r w:rsidRPr="004125BE">
          <w:rPr>
            <w:rStyle w:val="Hipervnculo"/>
            <w:bCs/>
            <w:color w:val="auto"/>
            <w:szCs w:val="22"/>
            <w:lang w:val="en-GB"/>
          </w:rPr>
          <w:t>https://doi.org/10.1007/s11948-020-00228-y</w:t>
        </w:r>
      </w:hyperlink>
      <w:r w:rsidRPr="004125BE">
        <w:rPr>
          <w:bCs/>
          <w:szCs w:val="22"/>
          <w:lang w:val="en-GB"/>
        </w:rPr>
        <w:t xml:space="preserve"> </w:t>
      </w:r>
    </w:p>
    <w:p w14:paraId="781FE821" w14:textId="77777777" w:rsidR="00446552" w:rsidRPr="004125BE" w:rsidRDefault="00446552" w:rsidP="00CF05EF">
      <w:pPr>
        <w:rPr>
          <w:bCs/>
          <w:szCs w:val="22"/>
          <w:lang w:val="en-GB"/>
        </w:rPr>
      </w:pPr>
    </w:p>
    <w:p w14:paraId="287E8AC2" w14:textId="7CC13AF7" w:rsidR="00446552" w:rsidRDefault="00446552" w:rsidP="00446552">
      <w:pPr>
        <w:rPr>
          <w:bCs/>
          <w:szCs w:val="22"/>
          <w:lang w:val="en-GB"/>
        </w:rPr>
      </w:pPr>
      <w:r w:rsidRPr="00446552">
        <w:rPr>
          <w:bCs/>
          <w:szCs w:val="22"/>
          <w:lang w:val="en-GB"/>
        </w:rPr>
        <w:t>[</w:t>
      </w:r>
      <w:r w:rsidRPr="00446552">
        <w:rPr>
          <w:bCs/>
          <w:szCs w:val="22"/>
          <w:highlight w:val="yellow"/>
          <w:lang w:val="en-GB"/>
        </w:rPr>
        <w:t>a21</w:t>
      </w:r>
      <w:r w:rsidRPr="00446552">
        <w:rPr>
          <w:bCs/>
          <w:szCs w:val="22"/>
          <w:lang w:val="en-GB"/>
        </w:rPr>
        <w:t xml:space="preserve">]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b). Trust in AI: progress, challenges, and future directions. </w:t>
      </w:r>
      <w:r w:rsidRPr="00446552">
        <w:rPr>
          <w:bCs/>
          <w:i/>
          <w:iCs/>
          <w:szCs w:val="22"/>
          <w:lang w:val="en-GB"/>
        </w:rPr>
        <w:t>Humanities And Social Sciences Communications</w:t>
      </w:r>
      <w:r w:rsidRPr="00446552">
        <w:rPr>
          <w:bCs/>
          <w:szCs w:val="22"/>
          <w:lang w:val="en-GB"/>
        </w:rPr>
        <w:t xml:space="preserve">, </w:t>
      </w:r>
      <w:r w:rsidRPr="00446552">
        <w:rPr>
          <w:bCs/>
          <w:i/>
          <w:iCs/>
          <w:szCs w:val="22"/>
          <w:lang w:val="en-GB"/>
        </w:rPr>
        <w:t>11</w:t>
      </w:r>
      <w:r w:rsidRPr="00446552">
        <w:rPr>
          <w:bCs/>
          <w:szCs w:val="22"/>
          <w:lang w:val="en-GB"/>
        </w:rPr>
        <w:t xml:space="preserve">(1). </w:t>
      </w:r>
      <w:hyperlink r:id="rId111" w:history="1">
        <w:r w:rsidRPr="00446552">
          <w:rPr>
            <w:rStyle w:val="Hipervnculo"/>
            <w:bCs/>
            <w:color w:val="auto"/>
            <w:szCs w:val="22"/>
            <w:lang w:val="en-GB"/>
          </w:rPr>
          <w:t>https://doi.org/10.1057/s41599-024-04044-8</w:t>
        </w:r>
      </w:hyperlink>
      <w:r w:rsidRPr="00446552">
        <w:rPr>
          <w:bCs/>
          <w:szCs w:val="22"/>
          <w:lang w:val="en-GB"/>
        </w:rPr>
        <w:t xml:space="preserve"> </w:t>
      </w:r>
    </w:p>
    <w:p w14:paraId="7101E410" w14:textId="77777777" w:rsidR="00B5611D" w:rsidRDefault="00B5611D" w:rsidP="00446552">
      <w:pPr>
        <w:rPr>
          <w:bCs/>
          <w:szCs w:val="22"/>
          <w:lang w:val="en-GB"/>
        </w:rPr>
      </w:pPr>
    </w:p>
    <w:p w14:paraId="748B1DEB" w14:textId="553F6AA5" w:rsidR="00B5611D" w:rsidRPr="004125BE" w:rsidRDefault="00B5611D" w:rsidP="00446552">
      <w:pPr>
        <w:rPr>
          <w:bCs/>
          <w:szCs w:val="22"/>
        </w:rPr>
      </w:pPr>
      <w:r w:rsidRPr="00B5611D">
        <w:rPr>
          <w:bCs/>
          <w:szCs w:val="22"/>
          <w:lang w:val="en-GB"/>
        </w:rPr>
        <w:t>[</w:t>
      </w:r>
      <w:r w:rsidRPr="00B5611D">
        <w:rPr>
          <w:bCs/>
          <w:szCs w:val="22"/>
          <w:highlight w:val="yellow"/>
          <w:lang w:val="en-GB"/>
        </w:rPr>
        <w:t>a22</w:t>
      </w:r>
      <w:r w:rsidRPr="00B5611D">
        <w:rPr>
          <w:bCs/>
          <w:szCs w:val="22"/>
          <w:lang w:val="en-GB"/>
        </w:rPr>
        <w:t xml:space="preserve">] Ou, M., Zheng, H., Zeng, Y., &amp; Hansen, P. (2024). </w:t>
      </w:r>
      <w:r w:rsidRPr="00B5611D">
        <w:rPr>
          <w:bCs/>
          <w:i/>
          <w:iCs/>
          <w:szCs w:val="22"/>
          <w:lang w:val="en-GB"/>
        </w:rPr>
        <w:t>Trust it or not: Understanding users’ motivations and strategies for assessing the credibility of AI-generated information</w:t>
      </w:r>
      <w:r w:rsidRPr="00B5611D">
        <w:rPr>
          <w:bCs/>
          <w:szCs w:val="22"/>
          <w:lang w:val="en-GB"/>
        </w:rPr>
        <w:t xml:space="preserve">. </w:t>
      </w:r>
      <w:r w:rsidRPr="00B5611D">
        <w:rPr>
          <w:bCs/>
          <w:i/>
          <w:iCs/>
          <w:szCs w:val="22"/>
        </w:rPr>
        <w:t>New Media &amp; Society</w:t>
      </w:r>
      <w:r w:rsidRPr="00B5611D">
        <w:rPr>
          <w:bCs/>
          <w:szCs w:val="22"/>
        </w:rPr>
        <w:t xml:space="preserve">. </w:t>
      </w:r>
      <w:hyperlink r:id="rId112" w:tgtFrame="_new" w:history="1">
        <w:r w:rsidRPr="00B5611D">
          <w:rPr>
            <w:rStyle w:val="Hipervnculo"/>
            <w:bCs/>
            <w:color w:val="auto"/>
            <w:szCs w:val="22"/>
          </w:rPr>
          <w:t>https://doi.org/10.1177/14614448241293154</w:t>
        </w:r>
      </w:hyperlink>
    </w:p>
    <w:p w14:paraId="0FAB3258" w14:textId="35B72619" w:rsidR="00E46B5A" w:rsidRPr="004125BE" w:rsidRDefault="00446552" w:rsidP="00CF05EF">
      <w:pPr>
        <w:rPr>
          <w:bCs/>
          <w:szCs w:val="22"/>
        </w:rPr>
      </w:pPr>
      <w:r w:rsidRPr="004125BE">
        <w:rPr>
          <w:bCs/>
          <w:szCs w:val="22"/>
        </w:rPr>
        <w:t xml:space="preserve"> </w:t>
      </w:r>
    </w:p>
    <w:p w14:paraId="5E5486ED" w14:textId="41B1F409" w:rsidR="00E46B5A" w:rsidRPr="00E46B5A" w:rsidRDefault="00E46B5A" w:rsidP="00E46B5A">
      <w:pPr>
        <w:rPr>
          <w:bCs/>
          <w:szCs w:val="22"/>
        </w:rPr>
      </w:pPr>
      <w:r w:rsidRPr="00E46B5A">
        <w:rPr>
          <w:bCs/>
          <w:szCs w:val="22"/>
        </w:rPr>
        <w:t>[</w:t>
      </w:r>
      <w:r w:rsidRPr="00E46B5A">
        <w:rPr>
          <w:bCs/>
          <w:szCs w:val="22"/>
          <w:highlight w:val="yellow"/>
        </w:rPr>
        <w:t>a23</w:t>
      </w:r>
      <w:r w:rsidRPr="00E46B5A">
        <w:rPr>
          <w:bCs/>
          <w:szCs w:val="22"/>
        </w:rPr>
        <w:t xml:space="preserve">] </w:t>
      </w:r>
      <w:r w:rsidRPr="00E46B5A">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w:t>
      </w:r>
      <w:r w:rsidRPr="00E46B5A">
        <w:rPr>
          <w:bCs/>
          <w:szCs w:val="22"/>
        </w:rPr>
        <w:t xml:space="preserve">. (2024b, febrero 6). </w:t>
      </w:r>
      <w:hyperlink r:id="rId113" w:history="1">
        <w:r w:rsidRPr="00E46B5A">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E46B5A">
        <w:rPr>
          <w:bCs/>
          <w:szCs w:val="22"/>
        </w:rPr>
        <w:t xml:space="preserve"> </w:t>
      </w:r>
    </w:p>
    <w:p w14:paraId="22075B69" w14:textId="6BC9196C" w:rsidR="00E46B5A" w:rsidRPr="00E46B5A" w:rsidRDefault="00E46B5A" w:rsidP="00CF05EF">
      <w:pPr>
        <w:rPr>
          <w:bCs/>
          <w:szCs w:val="22"/>
        </w:rPr>
      </w:pPr>
    </w:p>
    <w:p w14:paraId="76FD3659" w14:textId="77777777" w:rsidR="00B5320D" w:rsidRDefault="00B04E20">
      <w:pPr>
        <w:rPr>
          <w:bCs/>
          <w:color w:val="404040" w:themeColor="text1" w:themeTint="BF"/>
          <w:szCs w:val="22"/>
          <w:lang w:val="en-GB"/>
        </w:rPr>
      </w:pPr>
      <w:r w:rsidRPr="00CA7262">
        <w:rPr>
          <w:bCs/>
          <w:color w:val="404040" w:themeColor="text1" w:themeTint="BF"/>
          <w:szCs w:val="22"/>
          <w:lang w:val="en-GB"/>
        </w:rPr>
        <w:t>[</w:t>
      </w:r>
      <w:r w:rsidRPr="00CA7262">
        <w:rPr>
          <w:bCs/>
          <w:color w:val="404040" w:themeColor="text1" w:themeTint="BF"/>
          <w:szCs w:val="22"/>
          <w:highlight w:val="yellow"/>
          <w:lang w:val="en-GB"/>
        </w:rPr>
        <w:t>a24</w:t>
      </w:r>
      <w:r w:rsidRPr="00CA7262">
        <w:rPr>
          <w:bCs/>
          <w:color w:val="404040" w:themeColor="text1" w:themeTint="BF"/>
          <w:szCs w:val="22"/>
          <w:lang w:val="en-GB"/>
        </w:rPr>
        <w:t>]</w:t>
      </w:r>
      <w:r w:rsidR="00D3691A" w:rsidRPr="00CA7262">
        <w:rPr>
          <w:bCs/>
          <w:color w:val="404040" w:themeColor="text1" w:themeTint="BF"/>
          <w:szCs w:val="22"/>
          <w:lang w:val="en-GB"/>
        </w:rPr>
        <w:t xml:space="preserve"> </w:t>
      </w:r>
      <w:r w:rsidR="00CA7262" w:rsidRPr="00CA7262">
        <w:rPr>
          <w:bCs/>
          <w:color w:val="404040" w:themeColor="text1" w:themeTint="BF"/>
          <w:szCs w:val="22"/>
          <w:lang w:val="en-GB"/>
        </w:rPr>
        <w:t xml:space="preserve">Gillespie, N., </w:t>
      </w:r>
      <w:proofErr w:type="spellStart"/>
      <w:r w:rsidR="00CA7262" w:rsidRPr="00CA7262">
        <w:rPr>
          <w:bCs/>
          <w:color w:val="404040" w:themeColor="text1" w:themeTint="BF"/>
          <w:szCs w:val="22"/>
          <w:lang w:val="en-GB"/>
        </w:rPr>
        <w:t>Lockey</w:t>
      </w:r>
      <w:proofErr w:type="spellEnd"/>
      <w:r w:rsidR="00CA7262" w:rsidRPr="00CA7262">
        <w:rPr>
          <w:bCs/>
          <w:color w:val="404040" w:themeColor="text1" w:themeTint="BF"/>
          <w:szCs w:val="22"/>
          <w:lang w:val="en-GB"/>
        </w:rPr>
        <w:t xml:space="preserve">, S., Ward, T., </w:t>
      </w:r>
      <w:proofErr w:type="spellStart"/>
      <w:r w:rsidR="00CA7262" w:rsidRPr="00CA7262">
        <w:rPr>
          <w:bCs/>
          <w:color w:val="404040" w:themeColor="text1" w:themeTint="BF"/>
          <w:szCs w:val="22"/>
          <w:lang w:val="en-GB"/>
        </w:rPr>
        <w:t>Macdade</w:t>
      </w:r>
      <w:proofErr w:type="spellEnd"/>
      <w:r w:rsidR="00CA7262" w:rsidRPr="00CA7262">
        <w:rPr>
          <w:bCs/>
          <w:color w:val="404040" w:themeColor="text1" w:themeTint="BF"/>
          <w:szCs w:val="22"/>
          <w:lang w:val="en-GB"/>
        </w:rPr>
        <w:t xml:space="preserve">, A., &amp; </w:t>
      </w:r>
      <w:proofErr w:type="spellStart"/>
      <w:r w:rsidR="00CA7262" w:rsidRPr="00CA7262">
        <w:rPr>
          <w:bCs/>
          <w:color w:val="404040" w:themeColor="text1" w:themeTint="BF"/>
          <w:szCs w:val="22"/>
          <w:lang w:val="en-GB"/>
        </w:rPr>
        <w:t>Hassed</w:t>
      </w:r>
      <w:proofErr w:type="spellEnd"/>
      <w:r w:rsidR="00CA7262" w:rsidRPr="00CA7262">
        <w:rPr>
          <w:bCs/>
          <w:color w:val="404040" w:themeColor="text1" w:themeTint="BF"/>
          <w:szCs w:val="22"/>
          <w:lang w:val="en-GB"/>
        </w:rPr>
        <w:t xml:space="preserve">, G. (2025). </w:t>
      </w:r>
      <w:r w:rsidR="00CA7262" w:rsidRPr="00CA7262">
        <w:rPr>
          <w:bCs/>
          <w:i/>
          <w:iCs/>
          <w:color w:val="404040" w:themeColor="text1" w:themeTint="BF"/>
          <w:szCs w:val="22"/>
          <w:lang w:val="en-GB"/>
        </w:rPr>
        <w:t>Trust, attitudes and use of artificial intelligence: A global study 2025</w:t>
      </w:r>
      <w:r w:rsidR="00CA7262" w:rsidRPr="00CA7262">
        <w:rPr>
          <w:bCs/>
          <w:color w:val="404040" w:themeColor="text1" w:themeTint="BF"/>
          <w:szCs w:val="22"/>
          <w:lang w:val="en-GB"/>
        </w:rPr>
        <w:t xml:space="preserve">. </w:t>
      </w:r>
      <w:r w:rsidR="00CA7262" w:rsidRPr="006F0504">
        <w:rPr>
          <w:bCs/>
          <w:color w:val="404040" w:themeColor="text1" w:themeTint="BF"/>
          <w:szCs w:val="22"/>
          <w:lang w:val="en-GB"/>
        </w:rPr>
        <w:t xml:space="preserve">The University of Melbourne &amp; KPMG. </w:t>
      </w:r>
      <w:hyperlink r:id="rId114" w:tgtFrame="_new" w:history="1">
        <w:r w:rsidR="00CA7262" w:rsidRPr="006F0504">
          <w:rPr>
            <w:rStyle w:val="Hipervnculo"/>
            <w:bCs/>
            <w:color w:val="404040" w:themeColor="text1" w:themeTint="BF"/>
            <w:szCs w:val="22"/>
            <w:lang w:val="en-GB"/>
          </w:rPr>
          <w:t>https://doi.org/10.26188/28822919.v1</w:t>
        </w:r>
      </w:hyperlink>
      <w:r w:rsidR="00CA7262" w:rsidRPr="006F0504">
        <w:rPr>
          <w:bCs/>
          <w:color w:val="404040" w:themeColor="text1" w:themeTint="BF"/>
          <w:szCs w:val="22"/>
          <w:lang w:val="en-GB"/>
        </w:rPr>
        <w:t xml:space="preserve"> </w:t>
      </w:r>
    </w:p>
    <w:p w14:paraId="00DCA349" w14:textId="77777777" w:rsidR="00B5320D" w:rsidRDefault="00B5320D">
      <w:pPr>
        <w:rPr>
          <w:bCs/>
          <w:color w:val="404040" w:themeColor="text1" w:themeTint="BF"/>
          <w:szCs w:val="22"/>
          <w:lang w:val="en-GB"/>
        </w:rPr>
      </w:pPr>
    </w:p>
    <w:p w14:paraId="61EEB282" w14:textId="6F36E9C2" w:rsidR="00C45D84" w:rsidRPr="00B5320D" w:rsidRDefault="00B5320D">
      <w:pPr>
        <w:rPr>
          <w:bCs/>
          <w:color w:val="404040" w:themeColor="text1" w:themeTint="BF"/>
          <w:szCs w:val="22"/>
        </w:rPr>
      </w:pPr>
      <w:r w:rsidRPr="004125BE">
        <w:rPr>
          <w:bCs/>
          <w:color w:val="404040" w:themeColor="text1" w:themeTint="BF"/>
          <w:szCs w:val="22"/>
          <w:lang w:val="en-GB"/>
        </w:rPr>
        <w:t>[</w:t>
      </w:r>
      <w:r w:rsidRPr="004125BE">
        <w:rPr>
          <w:bCs/>
          <w:color w:val="404040" w:themeColor="text1" w:themeTint="BF"/>
          <w:szCs w:val="22"/>
          <w:highlight w:val="yellow"/>
          <w:lang w:val="en-GB"/>
        </w:rPr>
        <w:t>a25</w:t>
      </w:r>
      <w:r w:rsidRPr="004125BE">
        <w:rPr>
          <w:bCs/>
          <w:color w:val="404040" w:themeColor="text1" w:themeTint="BF"/>
          <w:szCs w:val="22"/>
          <w:lang w:val="en-GB"/>
        </w:rPr>
        <w:t xml:space="preserve">] </w:t>
      </w:r>
      <w:r w:rsidRPr="004125BE">
        <w:rPr>
          <w:b/>
          <w:bCs/>
          <w:color w:val="404040" w:themeColor="text1" w:themeTint="BF"/>
          <w:szCs w:val="22"/>
          <w:lang w:val="en-GB"/>
        </w:rPr>
        <w:t xml:space="preserve">KPMG </w:t>
      </w:r>
      <w:proofErr w:type="spellStart"/>
      <w:r w:rsidRPr="004125BE">
        <w:rPr>
          <w:b/>
          <w:bCs/>
          <w:color w:val="404040" w:themeColor="text1" w:themeTint="BF"/>
          <w:szCs w:val="22"/>
          <w:lang w:val="en-GB"/>
        </w:rPr>
        <w:t>España</w:t>
      </w:r>
      <w:proofErr w:type="spellEnd"/>
      <w:r w:rsidRPr="004125BE">
        <w:rPr>
          <w:b/>
          <w:bCs/>
          <w:color w:val="404040" w:themeColor="text1" w:themeTint="BF"/>
          <w:szCs w:val="22"/>
          <w:lang w:val="en-GB"/>
        </w:rPr>
        <w:t>.</w:t>
      </w:r>
      <w:r w:rsidRPr="004125BE">
        <w:rPr>
          <w:bCs/>
          <w:color w:val="404040" w:themeColor="text1" w:themeTint="BF"/>
          <w:szCs w:val="22"/>
          <w:lang w:val="en-GB"/>
        </w:rPr>
        <w:t xml:space="preserve"> </w:t>
      </w:r>
      <w:r w:rsidRPr="00B5320D">
        <w:rPr>
          <w:bCs/>
          <w:color w:val="404040" w:themeColor="text1" w:themeTint="BF"/>
          <w:szCs w:val="22"/>
        </w:rPr>
        <w:t xml:space="preserve">(2025). </w:t>
      </w:r>
      <w:r w:rsidRPr="00B5320D">
        <w:rPr>
          <w:bCs/>
          <w:i/>
          <w:iCs/>
          <w:color w:val="404040" w:themeColor="text1" w:themeTint="BF"/>
          <w:szCs w:val="22"/>
        </w:rPr>
        <w:t>Confianza, actitudes y uso de la inteligencia artificial en España</w:t>
      </w:r>
      <w:r w:rsidRPr="00B5320D">
        <w:rPr>
          <w:bCs/>
          <w:color w:val="404040" w:themeColor="text1" w:themeTint="BF"/>
          <w:szCs w:val="22"/>
        </w:rPr>
        <w:t>. </w:t>
      </w:r>
      <w:hyperlink r:id="rId115" w:tgtFrame="_new" w:history="1">
        <w:r w:rsidRPr="00B5320D">
          <w:rPr>
            <w:rStyle w:val="Hipervnculo"/>
            <w:bCs/>
            <w:color w:val="404040" w:themeColor="text1" w:themeTint="BF"/>
            <w:szCs w:val="22"/>
          </w:rPr>
          <w:t>https://assets.kpmg.com/content/dam/kpmgsites/es/pdf/2025/05/trust-attitudes-and-use-of-ai-espana.pdf</w:t>
        </w:r>
      </w:hyperlink>
      <w:r w:rsidR="00C45D84" w:rsidRPr="00B5320D">
        <w:rPr>
          <w:b/>
          <w:sz w:val="28"/>
          <w:szCs w:val="28"/>
        </w:rPr>
        <w:br w:type="page"/>
      </w: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4295C289"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r>
      <w:r w:rsidR="0029019B" w:rsidRPr="00BD2F0E">
        <w:rPr>
          <w:webHidden/>
          <w:sz w:val="24"/>
          <w:highlight w:val="yellow"/>
        </w:rPr>
        <w:fldChar w:fldCharType="separate"/>
      </w:r>
      <w:r w:rsidR="006F0504">
        <w:rPr>
          <w:b/>
          <w:bCs/>
          <w:webHidden/>
          <w:sz w:val="24"/>
          <w:highlight w:val="yellow"/>
        </w:rPr>
        <w:t>¡Error! Marcador no definido.</w:t>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54"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54"/>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6"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7"/>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8"/>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9"/>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20"/>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21"/>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22"/>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23"/>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4"/>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5"/>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6"/>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7"/>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8"/>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9"/>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30"/>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31"/>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32"/>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33"/>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4"/>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5"/>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6"/>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7"/>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8"/>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55" w:name="Cartel_publicitario"/>
      <w:r w:rsidRPr="00040177">
        <w:rPr>
          <w:b/>
          <w:bCs/>
          <w:sz w:val="28"/>
          <w:szCs w:val="28"/>
        </w:rPr>
        <w:t>Cartel publicitario</w:t>
      </w:r>
    </w:p>
    <w:bookmarkEnd w:id="55"/>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56" w:name="hoja_informativa"/>
      <w:r w:rsidRPr="00EA22C5">
        <w:rPr>
          <w:b/>
          <w:bCs/>
          <w:sz w:val="28"/>
          <w:szCs w:val="28"/>
        </w:rPr>
        <w:t>Hoja informativa</w:t>
      </w:r>
    </w:p>
    <w:bookmarkEnd w:id="56"/>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063820F7">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231C0D54">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0T20:25:00Z" w:initials="IS">
    <w:p w14:paraId="6652A42D" w14:textId="77777777" w:rsidR="00D63D28" w:rsidRDefault="00D63D28" w:rsidP="00D63D28">
      <w:pPr>
        <w:pStyle w:val="Textocomentario"/>
        <w:jc w:val="left"/>
      </w:pPr>
      <w:r>
        <w:rPr>
          <w:rStyle w:val="Refdecomentario"/>
        </w:rPr>
        <w:annotationRef/>
      </w:r>
      <w:r>
        <w:t>Añadir que el uso de la IA a incrementado?</w:t>
      </w:r>
    </w:p>
  </w:comment>
  <w:comment w:id="41" w:author="Ines Sallent" w:date="2025-06-09T18:42:00Z" w:initials="IS">
    <w:p w14:paraId="049005B3" w14:textId="1032BF7F"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2"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52A42D" w15:done="0"/>
  <w15:commentEx w15:paraId="049005B3" w15:done="0"/>
  <w15:commentEx w15:paraId="398D42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83510B1" w16cex:dateUtc="2025-06-10T18:25:00Z"/>
  <w16cex:commentExtensible w16cex:durableId="246E4CA9" w16cex:dateUtc="2025-06-09T16:42:00Z"/>
  <w16cex:commentExtensible w16cex:durableId="7E2A1612" w16cex:dateUtc="2025-06-09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52A42D" w16cid:durableId="383510B1"/>
  <w16cid:commentId w16cid:paraId="049005B3" w16cid:durableId="246E4CA9"/>
  <w16cid:commentId w16cid:paraId="398D42CD" w16cid:durableId="7E2A16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9ADED" w14:textId="77777777" w:rsidR="006C3A29" w:rsidRDefault="006C3A29">
      <w:r>
        <w:separator/>
      </w:r>
    </w:p>
  </w:endnote>
  <w:endnote w:type="continuationSeparator" w:id="0">
    <w:p w14:paraId="7DC546BA" w14:textId="77777777" w:rsidR="006C3A29" w:rsidRDefault="006C3A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0E6BA" w14:textId="77777777" w:rsidR="006C3A29" w:rsidRDefault="006C3A29">
      <w:r>
        <w:separator/>
      </w:r>
    </w:p>
  </w:footnote>
  <w:footnote w:type="continuationSeparator" w:id="0">
    <w:p w14:paraId="1F70CF32" w14:textId="77777777" w:rsidR="006C3A29" w:rsidRDefault="006C3A29">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humano </w:t>
      </w:r>
      <w:r w:rsidRPr="000771D9">
        <w:rPr>
          <w:sz w:val="16"/>
          <w:szCs w:val="16"/>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icrosoft</w:t>
      </w:r>
      <w:r w:rsidRPr="000771D9">
        <w:rPr>
          <w:sz w:val="16"/>
          <w:szCs w:val="16"/>
        </w:rPr>
        <w:t xml:space="preserve"> [</w:t>
      </w:r>
      <w:r w:rsidRPr="000771D9">
        <w:rPr>
          <w:sz w:val="16"/>
          <w:szCs w:val="16"/>
          <w:highlight w:val="yellow"/>
        </w:rPr>
        <w:t>a14</w:t>
      </w:r>
      <w:r w:rsidRPr="000771D9">
        <w:rPr>
          <w:sz w:val="16"/>
          <w:szCs w:val="16"/>
        </w:rPr>
        <w:t>].</w:t>
      </w:r>
      <w:r>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5C5B1F5E" w14:textId="6B95C626" w:rsidR="00831336" w:rsidRPr="000771D9" w:rsidRDefault="00831336">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77777777"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ta [</w:t>
      </w:r>
      <w:r w:rsidRPr="000771D9">
        <w:rPr>
          <w:sz w:val="16"/>
          <w:szCs w:val="16"/>
          <w:highlight w:val="yellow"/>
        </w:rPr>
        <w:t>a17</w:t>
      </w:r>
      <w:r w:rsidRPr="000771D9">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2"/>
  </w:num>
  <w:num w:numId="2" w16cid:durableId="112216124">
    <w:abstractNumId w:val="1"/>
  </w:num>
  <w:num w:numId="3" w16cid:durableId="644092213">
    <w:abstractNumId w:val="13"/>
  </w:num>
  <w:num w:numId="4" w16cid:durableId="1319773743">
    <w:abstractNumId w:val="4"/>
  </w:num>
  <w:num w:numId="5" w16cid:durableId="1641035084">
    <w:abstractNumId w:val="17"/>
  </w:num>
  <w:num w:numId="6" w16cid:durableId="1600290077">
    <w:abstractNumId w:val="7"/>
  </w:num>
  <w:num w:numId="7" w16cid:durableId="1748571724">
    <w:abstractNumId w:val="9"/>
  </w:num>
  <w:num w:numId="8" w16cid:durableId="1020548348">
    <w:abstractNumId w:val="11"/>
  </w:num>
  <w:num w:numId="9" w16cid:durableId="458107696">
    <w:abstractNumId w:val="0"/>
  </w:num>
  <w:num w:numId="10" w16cid:durableId="1829400398">
    <w:abstractNumId w:val="5"/>
  </w:num>
  <w:num w:numId="11" w16cid:durableId="1339844346">
    <w:abstractNumId w:val="16"/>
  </w:num>
  <w:num w:numId="12" w16cid:durableId="1055734348">
    <w:abstractNumId w:val="10"/>
  </w:num>
  <w:num w:numId="13" w16cid:durableId="41028807">
    <w:abstractNumId w:val="15"/>
  </w:num>
  <w:num w:numId="14" w16cid:durableId="1362126928">
    <w:abstractNumId w:val="8"/>
  </w:num>
  <w:num w:numId="15" w16cid:durableId="1722483573">
    <w:abstractNumId w:val="6"/>
  </w:num>
  <w:num w:numId="16" w16cid:durableId="715469602">
    <w:abstractNumId w:val="14"/>
  </w:num>
  <w:num w:numId="17" w16cid:durableId="1499299504">
    <w:abstractNumId w:val="2"/>
  </w:num>
  <w:num w:numId="18" w16cid:durableId="100486386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2B0"/>
    <w:rsid w:val="00006A0E"/>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68BA"/>
    <w:rsid w:val="00076F83"/>
    <w:rsid w:val="000771D9"/>
    <w:rsid w:val="000777DF"/>
    <w:rsid w:val="00087681"/>
    <w:rsid w:val="0009779A"/>
    <w:rsid w:val="000A06EE"/>
    <w:rsid w:val="000A78E4"/>
    <w:rsid w:val="000B0BA6"/>
    <w:rsid w:val="000B1157"/>
    <w:rsid w:val="000B4163"/>
    <w:rsid w:val="000B4B11"/>
    <w:rsid w:val="000B4F9B"/>
    <w:rsid w:val="000B5C3B"/>
    <w:rsid w:val="000C4901"/>
    <w:rsid w:val="000D0559"/>
    <w:rsid w:val="000D3ADF"/>
    <w:rsid w:val="000D4274"/>
    <w:rsid w:val="000E136E"/>
    <w:rsid w:val="000E23EE"/>
    <w:rsid w:val="000F0650"/>
    <w:rsid w:val="000F2027"/>
    <w:rsid w:val="000F23E4"/>
    <w:rsid w:val="000F61B5"/>
    <w:rsid w:val="00100BB3"/>
    <w:rsid w:val="00102758"/>
    <w:rsid w:val="00110416"/>
    <w:rsid w:val="001224BB"/>
    <w:rsid w:val="0012697B"/>
    <w:rsid w:val="00135864"/>
    <w:rsid w:val="001418B1"/>
    <w:rsid w:val="00147294"/>
    <w:rsid w:val="00147AE8"/>
    <w:rsid w:val="00154276"/>
    <w:rsid w:val="0015772A"/>
    <w:rsid w:val="00160EE0"/>
    <w:rsid w:val="00161095"/>
    <w:rsid w:val="00162054"/>
    <w:rsid w:val="0016319C"/>
    <w:rsid w:val="00164261"/>
    <w:rsid w:val="001817BD"/>
    <w:rsid w:val="0018284B"/>
    <w:rsid w:val="00187140"/>
    <w:rsid w:val="00190AA6"/>
    <w:rsid w:val="00191204"/>
    <w:rsid w:val="0019579A"/>
    <w:rsid w:val="001A6598"/>
    <w:rsid w:val="001A70F7"/>
    <w:rsid w:val="001B2154"/>
    <w:rsid w:val="001B2BEF"/>
    <w:rsid w:val="001B76D3"/>
    <w:rsid w:val="001B7C46"/>
    <w:rsid w:val="001C2CC7"/>
    <w:rsid w:val="001C7C49"/>
    <w:rsid w:val="001D047F"/>
    <w:rsid w:val="001D1106"/>
    <w:rsid w:val="001D4745"/>
    <w:rsid w:val="001E5CEE"/>
    <w:rsid w:val="001F0D7C"/>
    <w:rsid w:val="001F4FCD"/>
    <w:rsid w:val="001F5629"/>
    <w:rsid w:val="002021E5"/>
    <w:rsid w:val="002025AE"/>
    <w:rsid w:val="00203BA0"/>
    <w:rsid w:val="0020754F"/>
    <w:rsid w:val="002106FB"/>
    <w:rsid w:val="00220BE6"/>
    <w:rsid w:val="00243C0D"/>
    <w:rsid w:val="00243E95"/>
    <w:rsid w:val="0024763E"/>
    <w:rsid w:val="00251375"/>
    <w:rsid w:val="002524B4"/>
    <w:rsid w:val="0025581A"/>
    <w:rsid w:val="0025650B"/>
    <w:rsid w:val="00261F5E"/>
    <w:rsid w:val="00264B97"/>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7B77"/>
    <w:rsid w:val="002F40FD"/>
    <w:rsid w:val="003015BE"/>
    <w:rsid w:val="0030776D"/>
    <w:rsid w:val="00312076"/>
    <w:rsid w:val="003143BC"/>
    <w:rsid w:val="00325075"/>
    <w:rsid w:val="0032520F"/>
    <w:rsid w:val="00325567"/>
    <w:rsid w:val="00331380"/>
    <w:rsid w:val="00333080"/>
    <w:rsid w:val="00337C42"/>
    <w:rsid w:val="00342DB7"/>
    <w:rsid w:val="003442C8"/>
    <w:rsid w:val="00347D30"/>
    <w:rsid w:val="003500DC"/>
    <w:rsid w:val="0035136F"/>
    <w:rsid w:val="00352DD9"/>
    <w:rsid w:val="00364C61"/>
    <w:rsid w:val="003665D9"/>
    <w:rsid w:val="00366949"/>
    <w:rsid w:val="00374071"/>
    <w:rsid w:val="00376060"/>
    <w:rsid w:val="00382939"/>
    <w:rsid w:val="003850C2"/>
    <w:rsid w:val="003A07B8"/>
    <w:rsid w:val="003A1FBC"/>
    <w:rsid w:val="003A4FF5"/>
    <w:rsid w:val="003B1D0A"/>
    <w:rsid w:val="003B3EB6"/>
    <w:rsid w:val="003B4828"/>
    <w:rsid w:val="003B6F51"/>
    <w:rsid w:val="003C554F"/>
    <w:rsid w:val="003D2033"/>
    <w:rsid w:val="003D3206"/>
    <w:rsid w:val="003D7387"/>
    <w:rsid w:val="003E4E24"/>
    <w:rsid w:val="003F411C"/>
    <w:rsid w:val="00400669"/>
    <w:rsid w:val="00405DE3"/>
    <w:rsid w:val="00407FB3"/>
    <w:rsid w:val="00411AC5"/>
    <w:rsid w:val="004125BE"/>
    <w:rsid w:val="004323C2"/>
    <w:rsid w:val="00432555"/>
    <w:rsid w:val="0043600C"/>
    <w:rsid w:val="00440382"/>
    <w:rsid w:val="004448B0"/>
    <w:rsid w:val="00446552"/>
    <w:rsid w:val="00453AC1"/>
    <w:rsid w:val="00461927"/>
    <w:rsid w:val="004625F5"/>
    <w:rsid w:val="00467913"/>
    <w:rsid w:val="00474A2C"/>
    <w:rsid w:val="00477B92"/>
    <w:rsid w:val="00480668"/>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43925"/>
    <w:rsid w:val="00544903"/>
    <w:rsid w:val="00545B22"/>
    <w:rsid w:val="00557355"/>
    <w:rsid w:val="0056158B"/>
    <w:rsid w:val="00561AD5"/>
    <w:rsid w:val="00565FD7"/>
    <w:rsid w:val="005676C3"/>
    <w:rsid w:val="00586EAB"/>
    <w:rsid w:val="005962C1"/>
    <w:rsid w:val="005963A8"/>
    <w:rsid w:val="005A0333"/>
    <w:rsid w:val="005A28DA"/>
    <w:rsid w:val="005A3B00"/>
    <w:rsid w:val="005A45BA"/>
    <w:rsid w:val="005A463F"/>
    <w:rsid w:val="005A6978"/>
    <w:rsid w:val="005B714A"/>
    <w:rsid w:val="005C1A10"/>
    <w:rsid w:val="005C6FAC"/>
    <w:rsid w:val="005C74BB"/>
    <w:rsid w:val="005D0D46"/>
    <w:rsid w:val="005D164A"/>
    <w:rsid w:val="005D6AE2"/>
    <w:rsid w:val="005E0C09"/>
    <w:rsid w:val="005E101A"/>
    <w:rsid w:val="005E3483"/>
    <w:rsid w:val="005E4F59"/>
    <w:rsid w:val="005F6E86"/>
    <w:rsid w:val="00601AFF"/>
    <w:rsid w:val="00603157"/>
    <w:rsid w:val="00603913"/>
    <w:rsid w:val="00603DC0"/>
    <w:rsid w:val="00605F08"/>
    <w:rsid w:val="00607319"/>
    <w:rsid w:val="00614096"/>
    <w:rsid w:val="00614E66"/>
    <w:rsid w:val="00616C41"/>
    <w:rsid w:val="006211BC"/>
    <w:rsid w:val="00624241"/>
    <w:rsid w:val="00624B00"/>
    <w:rsid w:val="00630761"/>
    <w:rsid w:val="00631A08"/>
    <w:rsid w:val="00631BB0"/>
    <w:rsid w:val="00635DDC"/>
    <w:rsid w:val="006474B4"/>
    <w:rsid w:val="00652384"/>
    <w:rsid w:val="00653E71"/>
    <w:rsid w:val="00666FA1"/>
    <w:rsid w:val="006703B0"/>
    <w:rsid w:val="00674C16"/>
    <w:rsid w:val="006774B8"/>
    <w:rsid w:val="00683F67"/>
    <w:rsid w:val="00684E17"/>
    <w:rsid w:val="00690A4C"/>
    <w:rsid w:val="0069358F"/>
    <w:rsid w:val="00693B4B"/>
    <w:rsid w:val="00693DE9"/>
    <w:rsid w:val="006A2455"/>
    <w:rsid w:val="006A30D3"/>
    <w:rsid w:val="006A4AE0"/>
    <w:rsid w:val="006A4C61"/>
    <w:rsid w:val="006A5508"/>
    <w:rsid w:val="006A65A2"/>
    <w:rsid w:val="006B4FF8"/>
    <w:rsid w:val="006B7167"/>
    <w:rsid w:val="006B788E"/>
    <w:rsid w:val="006C0207"/>
    <w:rsid w:val="006C3A29"/>
    <w:rsid w:val="006C4907"/>
    <w:rsid w:val="006C5AE3"/>
    <w:rsid w:val="006D2A7C"/>
    <w:rsid w:val="006E1A2A"/>
    <w:rsid w:val="006E3190"/>
    <w:rsid w:val="006E4A97"/>
    <w:rsid w:val="006F0504"/>
    <w:rsid w:val="006F5939"/>
    <w:rsid w:val="00701862"/>
    <w:rsid w:val="007026B3"/>
    <w:rsid w:val="00705D6E"/>
    <w:rsid w:val="00710EC0"/>
    <w:rsid w:val="007145AE"/>
    <w:rsid w:val="007169F4"/>
    <w:rsid w:val="00716C2D"/>
    <w:rsid w:val="00720059"/>
    <w:rsid w:val="00721BD0"/>
    <w:rsid w:val="0072389F"/>
    <w:rsid w:val="0073521D"/>
    <w:rsid w:val="007516D0"/>
    <w:rsid w:val="00753C49"/>
    <w:rsid w:val="007548CF"/>
    <w:rsid w:val="007645A4"/>
    <w:rsid w:val="00766F28"/>
    <w:rsid w:val="00767A23"/>
    <w:rsid w:val="00772CA5"/>
    <w:rsid w:val="007740F8"/>
    <w:rsid w:val="007819FE"/>
    <w:rsid w:val="00791ED9"/>
    <w:rsid w:val="007A3102"/>
    <w:rsid w:val="007A67F3"/>
    <w:rsid w:val="007A6A03"/>
    <w:rsid w:val="007B2BA7"/>
    <w:rsid w:val="007C0496"/>
    <w:rsid w:val="007C435B"/>
    <w:rsid w:val="007C4AB9"/>
    <w:rsid w:val="007C524F"/>
    <w:rsid w:val="007D35C3"/>
    <w:rsid w:val="007D5ED7"/>
    <w:rsid w:val="007E1A40"/>
    <w:rsid w:val="007E3924"/>
    <w:rsid w:val="007E7F31"/>
    <w:rsid w:val="007F1D0C"/>
    <w:rsid w:val="007F4972"/>
    <w:rsid w:val="007F6245"/>
    <w:rsid w:val="007F6A7E"/>
    <w:rsid w:val="007F6F84"/>
    <w:rsid w:val="007F73A1"/>
    <w:rsid w:val="00800C0F"/>
    <w:rsid w:val="00802A20"/>
    <w:rsid w:val="0080516A"/>
    <w:rsid w:val="0080549C"/>
    <w:rsid w:val="00812344"/>
    <w:rsid w:val="00812F6A"/>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667C"/>
    <w:rsid w:val="00870849"/>
    <w:rsid w:val="00870E5B"/>
    <w:rsid w:val="00873FF9"/>
    <w:rsid w:val="00875BFF"/>
    <w:rsid w:val="0088075F"/>
    <w:rsid w:val="00891F34"/>
    <w:rsid w:val="008939A8"/>
    <w:rsid w:val="00895D32"/>
    <w:rsid w:val="00896E72"/>
    <w:rsid w:val="008A18AF"/>
    <w:rsid w:val="008A3B73"/>
    <w:rsid w:val="008A5326"/>
    <w:rsid w:val="008B172D"/>
    <w:rsid w:val="008B1B51"/>
    <w:rsid w:val="008C5FC3"/>
    <w:rsid w:val="008C6C90"/>
    <w:rsid w:val="008C765F"/>
    <w:rsid w:val="008C7CB4"/>
    <w:rsid w:val="008D2270"/>
    <w:rsid w:val="008D29B1"/>
    <w:rsid w:val="008D2C78"/>
    <w:rsid w:val="008D2D11"/>
    <w:rsid w:val="008D2E0A"/>
    <w:rsid w:val="008D3245"/>
    <w:rsid w:val="008D7A72"/>
    <w:rsid w:val="008D7E59"/>
    <w:rsid w:val="008E29C3"/>
    <w:rsid w:val="008E49F9"/>
    <w:rsid w:val="008E4A4C"/>
    <w:rsid w:val="008E6A7F"/>
    <w:rsid w:val="008F3C51"/>
    <w:rsid w:val="008F49E2"/>
    <w:rsid w:val="008F5B66"/>
    <w:rsid w:val="008F71F8"/>
    <w:rsid w:val="0090032F"/>
    <w:rsid w:val="00901F79"/>
    <w:rsid w:val="0091060E"/>
    <w:rsid w:val="00911CCF"/>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405E"/>
    <w:rsid w:val="00974329"/>
    <w:rsid w:val="009807D5"/>
    <w:rsid w:val="00980BB4"/>
    <w:rsid w:val="00981429"/>
    <w:rsid w:val="00981B0C"/>
    <w:rsid w:val="00983084"/>
    <w:rsid w:val="00983A57"/>
    <w:rsid w:val="0098766E"/>
    <w:rsid w:val="009A36CA"/>
    <w:rsid w:val="009A4D2C"/>
    <w:rsid w:val="009B1C79"/>
    <w:rsid w:val="009B4622"/>
    <w:rsid w:val="009B64C0"/>
    <w:rsid w:val="009B7B71"/>
    <w:rsid w:val="009C0187"/>
    <w:rsid w:val="009C021D"/>
    <w:rsid w:val="009C7566"/>
    <w:rsid w:val="009C7C70"/>
    <w:rsid w:val="009D0E83"/>
    <w:rsid w:val="009D6736"/>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1289E"/>
    <w:rsid w:val="00A234F1"/>
    <w:rsid w:val="00A300A4"/>
    <w:rsid w:val="00A30D96"/>
    <w:rsid w:val="00A31F5D"/>
    <w:rsid w:val="00A339FB"/>
    <w:rsid w:val="00A40541"/>
    <w:rsid w:val="00A436AF"/>
    <w:rsid w:val="00A46B2F"/>
    <w:rsid w:val="00A503C0"/>
    <w:rsid w:val="00A50EA2"/>
    <w:rsid w:val="00A51D67"/>
    <w:rsid w:val="00A54803"/>
    <w:rsid w:val="00A567BD"/>
    <w:rsid w:val="00A622B7"/>
    <w:rsid w:val="00A636D5"/>
    <w:rsid w:val="00A75EB4"/>
    <w:rsid w:val="00A81F73"/>
    <w:rsid w:val="00A82DB8"/>
    <w:rsid w:val="00A87B03"/>
    <w:rsid w:val="00A9209A"/>
    <w:rsid w:val="00A92BD6"/>
    <w:rsid w:val="00A93FD1"/>
    <w:rsid w:val="00AA2816"/>
    <w:rsid w:val="00AB39AE"/>
    <w:rsid w:val="00AC1D66"/>
    <w:rsid w:val="00AC3127"/>
    <w:rsid w:val="00AC5A3C"/>
    <w:rsid w:val="00AD0DD9"/>
    <w:rsid w:val="00AD0F19"/>
    <w:rsid w:val="00AD1C85"/>
    <w:rsid w:val="00AD2396"/>
    <w:rsid w:val="00AD2C79"/>
    <w:rsid w:val="00AD4D6F"/>
    <w:rsid w:val="00AD5828"/>
    <w:rsid w:val="00AD61CD"/>
    <w:rsid w:val="00AD718B"/>
    <w:rsid w:val="00AF169F"/>
    <w:rsid w:val="00AF1FED"/>
    <w:rsid w:val="00AF55B1"/>
    <w:rsid w:val="00AF7E44"/>
    <w:rsid w:val="00B00341"/>
    <w:rsid w:val="00B048D5"/>
    <w:rsid w:val="00B04E20"/>
    <w:rsid w:val="00B072F4"/>
    <w:rsid w:val="00B10505"/>
    <w:rsid w:val="00B123FD"/>
    <w:rsid w:val="00B134B0"/>
    <w:rsid w:val="00B141BF"/>
    <w:rsid w:val="00B1494E"/>
    <w:rsid w:val="00B1601D"/>
    <w:rsid w:val="00B168F3"/>
    <w:rsid w:val="00B17497"/>
    <w:rsid w:val="00B22696"/>
    <w:rsid w:val="00B245F1"/>
    <w:rsid w:val="00B25095"/>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6975"/>
    <w:rsid w:val="00B978AB"/>
    <w:rsid w:val="00BA1115"/>
    <w:rsid w:val="00BA1CF8"/>
    <w:rsid w:val="00BA54E8"/>
    <w:rsid w:val="00BA6E38"/>
    <w:rsid w:val="00BC4FC8"/>
    <w:rsid w:val="00BD10BF"/>
    <w:rsid w:val="00BD2F0E"/>
    <w:rsid w:val="00BD370C"/>
    <w:rsid w:val="00BD540C"/>
    <w:rsid w:val="00BD5C4D"/>
    <w:rsid w:val="00BD7ACD"/>
    <w:rsid w:val="00BE1C3C"/>
    <w:rsid w:val="00BF4405"/>
    <w:rsid w:val="00BF4962"/>
    <w:rsid w:val="00BF497B"/>
    <w:rsid w:val="00BF4B26"/>
    <w:rsid w:val="00BF5DC8"/>
    <w:rsid w:val="00BF79B4"/>
    <w:rsid w:val="00C02E83"/>
    <w:rsid w:val="00C06496"/>
    <w:rsid w:val="00C103FA"/>
    <w:rsid w:val="00C12BA2"/>
    <w:rsid w:val="00C14390"/>
    <w:rsid w:val="00C15781"/>
    <w:rsid w:val="00C2001F"/>
    <w:rsid w:val="00C225F9"/>
    <w:rsid w:val="00C23A17"/>
    <w:rsid w:val="00C25326"/>
    <w:rsid w:val="00C27942"/>
    <w:rsid w:val="00C30BDD"/>
    <w:rsid w:val="00C34FE0"/>
    <w:rsid w:val="00C36A48"/>
    <w:rsid w:val="00C36B67"/>
    <w:rsid w:val="00C405D7"/>
    <w:rsid w:val="00C45D84"/>
    <w:rsid w:val="00C466CB"/>
    <w:rsid w:val="00C51D9F"/>
    <w:rsid w:val="00C53916"/>
    <w:rsid w:val="00C53FA3"/>
    <w:rsid w:val="00C56700"/>
    <w:rsid w:val="00C61B04"/>
    <w:rsid w:val="00C66E7A"/>
    <w:rsid w:val="00C77CD3"/>
    <w:rsid w:val="00C87214"/>
    <w:rsid w:val="00C8760B"/>
    <w:rsid w:val="00C91AA0"/>
    <w:rsid w:val="00C93435"/>
    <w:rsid w:val="00C93585"/>
    <w:rsid w:val="00C9484F"/>
    <w:rsid w:val="00C965F0"/>
    <w:rsid w:val="00CA1388"/>
    <w:rsid w:val="00CA2820"/>
    <w:rsid w:val="00CA2ACE"/>
    <w:rsid w:val="00CA6610"/>
    <w:rsid w:val="00CA7262"/>
    <w:rsid w:val="00CB0865"/>
    <w:rsid w:val="00CC718A"/>
    <w:rsid w:val="00CC71DF"/>
    <w:rsid w:val="00CC7B44"/>
    <w:rsid w:val="00CD0868"/>
    <w:rsid w:val="00CD694D"/>
    <w:rsid w:val="00CE0162"/>
    <w:rsid w:val="00CE2617"/>
    <w:rsid w:val="00CE2C42"/>
    <w:rsid w:val="00CE4855"/>
    <w:rsid w:val="00CE6DC1"/>
    <w:rsid w:val="00CF05EF"/>
    <w:rsid w:val="00CF5DF3"/>
    <w:rsid w:val="00D06696"/>
    <w:rsid w:val="00D073FF"/>
    <w:rsid w:val="00D162AF"/>
    <w:rsid w:val="00D1763E"/>
    <w:rsid w:val="00D17CAA"/>
    <w:rsid w:val="00D204C9"/>
    <w:rsid w:val="00D21C1E"/>
    <w:rsid w:val="00D3416E"/>
    <w:rsid w:val="00D3691A"/>
    <w:rsid w:val="00D37B6C"/>
    <w:rsid w:val="00D4300E"/>
    <w:rsid w:val="00D519B8"/>
    <w:rsid w:val="00D57804"/>
    <w:rsid w:val="00D63D28"/>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BC7"/>
    <w:rsid w:val="00DC5416"/>
    <w:rsid w:val="00DC596D"/>
    <w:rsid w:val="00DD2C67"/>
    <w:rsid w:val="00DD3DFB"/>
    <w:rsid w:val="00DE2C23"/>
    <w:rsid w:val="00DE5886"/>
    <w:rsid w:val="00DE6213"/>
    <w:rsid w:val="00DE6451"/>
    <w:rsid w:val="00DE6F59"/>
    <w:rsid w:val="00E047D7"/>
    <w:rsid w:val="00E053A8"/>
    <w:rsid w:val="00E0776D"/>
    <w:rsid w:val="00E07C5F"/>
    <w:rsid w:val="00E124FB"/>
    <w:rsid w:val="00E14E3C"/>
    <w:rsid w:val="00E20374"/>
    <w:rsid w:val="00E26D67"/>
    <w:rsid w:val="00E3376E"/>
    <w:rsid w:val="00E3425F"/>
    <w:rsid w:val="00E35E57"/>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913B6"/>
    <w:rsid w:val="00E94F48"/>
    <w:rsid w:val="00E95C22"/>
    <w:rsid w:val="00EA0435"/>
    <w:rsid w:val="00EA0C46"/>
    <w:rsid w:val="00EA187B"/>
    <w:rsid w:val="00EA22C5"/>
    <w:rsid w:val="00EA6955"/>
    <w:rsid w:val="00EA7B06"/>
    <w:rsid w:val="00EB09FE"/>
    <w:rsid w:val="00EB1644"/>
    <w:rsid w:val="00EB4113"/>
    <w:rsid w:val="00EB6545"/>
    <w:rsid w:val="00EB6EF2"/>
    <w:rsid w:val="00ED0B37"/>
    <w:rsid w:val="00ED20D0"/>
    <w:rsid w:val="00ED3F4B"/>
    <w:rsid w:val="00ED53AC"/>
    <w:rsid w:val="00EE292C"/>
    <w:rsid w:val="00EF3369"/>
    <w:rsid w:val="00EF6663"/>
    <w:rsid w:val="00F034A0"/>
    <w:rsid w:val="00F03FA4"/>
    <w:rsid w:val="00F069C5"/>
    <w:rsid w:val="00F110B3"/>
    <w:rsid w:val="00F11682"/>
    <w:rsid w:val="00F11970"/>
    <w:rsid w:val="00F11972"/>
    <w:rsid w:val="00F148A6"/>
    <w:rsid w:val="00F33E74"/>
    <w:rsid w:val="00F350CF"/>
    <w:rsid w:val="00F35A54"/>
    <w:rsid w:val="00F35B45"/>
    <w:rsid w:val="00F36B2E"/>
    <w:rsid w:val="00F42890"/>
    <w:rsid w:val="00F42CA9"/>
    <w:rsid w:val="00F447B3"/>
    <w:rsid w:val="00F44ED7"/>
    <w:rsid w:val="00F50834"/>
    <w:rsid w:val="00F57FD5"/>
    <w:rsid w:val="00F62E81"/>
    <w:rsid w:val="00F634B8"/>
    <w:rsid w:val="00F64754"/>
    <w:rsid w:val="00F76426"/>
    <w:rsid w:val="00F772AA"/>
    <w:rsid w:val="00F77A2E"/>
    <w:rsid w:val="00F77CDD"/>
    <w:rsid w:val="00F81297"/>
    <w:rsid w:val="00F872CA"/>
    <w:rsid w:val="00F92DC4"/>
    <w:rsid w:val="00FA33A8"/>
    <w:rsid w:val="00FA5F6F"/>
    <w:rsid w:val="00FA64E3"/>
    <w:rsid w:val="00FA6D77"/>
    <w:rsid w:val="00FA7329"/>
    <w:rsid w:val="00FB1A6E"/>
    <w:rsid w:val="00FB3677"/>
    <w:rsid w:val="00FB6164"/>
    <w:rsid w:val="00FD6DBA"/>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footer" Target="footer10.xml"/><Relationship Id="rId42" Type="http://schemas.openxmlformats.org/officeDocument/2006/relationships/image" Target="media/image15.png"/><Relationship Id="rId63" Type="http://schemas.openxmlformats.org/officeDocument/2006/relationships/image" Target="media/image36.png"/><Relationship Id="rId84" Type="http://schemas.openxmlformats.org/officeDocument/2006/relationships/hyperlink" Target="https://www.ibm.com/think/topics/gpt" TargetMode="External"/><Relationship Id="rId138" Type="http://schemas.openxmlformats.org/officeDocument/2006/relationships/image" Target="media/image58.png"/><Relationship Id="rId107" Type="http://schemas.openxmlformats.org/officeDocument/2006/relationships/hyperlink" Target="https://es.surveymonkey.com/mp/what-is-a-crosstab-and-when-to-use/" TargetMode="External"/><Relationship Id="rId11" Type="http://schemas.openxmlformats.org/officeDocument/2006/relationships/footer" Target="footer2.xml"/><Relationship Id="rId32" Type="http://schemas.openxmlformats.org/officeDocument/2006/relationships/image" Target="media/image5.png"/><Relationship Id="rId53" Type="http://schemas.openxmlformats.org/officeDocument/2006/relationships/image" Target="media/image26.png"/><Relationship Id="rId74" Type="http://schemas.openxmlformats.org/officeDocument/2006/relationships/hyperlink" Target="https://www.tiobe.com/tiobe-index/" TargetMode="External"/><Relationship Id="rId128" Type="http://schemas.openxmlformats.org/officeDocument/2006/relationships/image" Target="media/image48.png"/><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hyperlink" Target="https://riull.ull.es/xmlui/bitstream/handle/915/12671/L%20_29_%282011%29_07.pdf?sequence=1" TargetMode="External"/><Relationship Id="rId22" Type="http://schemas.openxmlformats.org/officeDocument/2006/relationships/footer" Target="footer11.xml"/><Relationship Id="rId27" Type="http://schemas.microsoft.com/office/2011/relationships/commentsExtended" Target="commentsExtended.xml"/><Relationship Id="rId43" Type="http://schemas.openxmlformats.org/officeDocument/2006/relationships/image" Target="media/image16.png"/><Relationship Id="rId48" Type="http://schemas.openxmlformats.org/officeDocument/2006/relationships/image" Target="media/image21.jpeg"/><Relationship Id="rId64" Type="http://schemas.openxmlformats.org/officeDocument/2006/relationships/hyperlink" Target="https://docs.google.com/document/d/1QDzeS2nw2BNsRgdsYigS582Q6-6uLMRd/edit" TargetMode="External"/><Relationship Id="rId69" Type="http://schemas.openxmlformats.org/officeDocument/2006/relationships/hyperlink" Target="https://hai-production.s3.amazonaws.com/files/2020-09/AI-Definitions-HAI.pdf" TargetMode="External"/><Relationship Id="rId113"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18" Type="http://schemas.openxmlformats.org/officeDocument/2006/relationships/image" Target="media/image38.png"/><Relationship Id="rId134" Type="http://schemas.openxmlformats.org/officeDocument/2006/relationships/image" Target="media/image54.png"/><Relationship Id="rId139" Type="http://schemas.openxmlformats.org/officeDocument/2006/relationships/image" Target="media/image59.png"/><Relationship Id="rId80" Type="http://schemas.openxmlformats.org/officeDocument/2006/relationships/hyperlink" Target="https://tsachila.edu.ec/ojs/index.php/TSEDE/article/view/195/129" TargetMode="External"/><Relationship Id="rId85" Type="http://schemas.openxmlformats.org/officeDocument/2006/relationships/hyperlink" Target="https://learn.microsoft.com/en-us/copilot/overview" TargetMode="External"/><Relationship Id="rId12" Type="http://schemas.openxmlformats.org/officeDocument/2006/relationships/image" Target="media/image2.png"/><Relationship Id="rId17" Type="http://schemas.openxmlformats.org/officeDocument/2006/relationships/header" Target="header1.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hyperlink" Target="https://www.r-project.org/" TargetMode="External"/><Relationship Id="rId108" Type="http://schemas.openxmlformats.org/officeDocument/2006/relationships/hyperlink" Target="https://www.iese.edu/standout/es/inteligencia-artificial-preguntas-directivo/" TargetMode="External"/><Relationship Id="rId124" Type="http://schemas.openxmlformats.org/officeDocument/2006/relationships/image" Target="media/image44.png"/><Relationship Id="rId129" Type="http://schemas.openxmlformats.org/officeDocument/2006/relationships/image" Target="media/image49.png"/><Relationship Id="rId54" Type="http://schemas.openxmlformats.org/officeDocument/2006/relationships/image" Target="media/image27.png"/><Relationship Id="rId70" Type="http://schemas.openxmlformats.org/officeDocument/2006/relationships/hyperlink" Target="https://www.boe.es/buscar/doc.php?id=DOUE-L-2024-81079" TargetMode="External"/><Relationship Id="rId75" Type="http://schemas.openxmlformats.org/officeDocument/2006/relationships/hyperlink" Target="https://workspace.google.com/products/sheets/" TargetMode="External"/><Relationship Id="rId91" Type="http://schemas.openxmlformats.org/officeDocument/2006/relationships/hyperlink" Target="http://www.scielo.org.co/scielo.php?script=sci_arttext&amp;pid=S0124-61272007000200008&amp;lng=en&amp;tlng=es" TargetMode="External"/><Relationship Id="rId96" Type="http://schemas.openxmlformats.org/officeDocument/2006/relationships/hyperlink" Target="https://doi.org/10.1007/978-3-031-12482-2_6" TargetMode="External"/><Relationship Id="rId140" Type="http://schemas.openxmlformats.org/officeDocument/2006/relationships/image" Target="media/image60.jpeg"/><Relationship Id="rId145"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microsoft.com/office/2016/09/relationships/commentsIds" Target="commentsIds.xml"/><Relationship Id="rId49" Type="http://schemas.openxmlformats.org/officeDocument/2006/relationships/image" Target="media/image22.jpeg"/><Relationship Id="rId114" Type="http://schemas.openxmlformats.org/officeDocument/2006/relationships/hyperlink" Target="https://doi.org/10.26188/28822919.v1" TargetMode="External"/><Relationship Id="rId119" Type="http://schemas.openxmlformats.org/officeDocument/2006/relationships/image" Target="media/image39.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footer" Target="footer15.xml"/><Relationship Id="rId81" Type="http://schemas.openxmlformats.org/officeDocument/2006/relationships/hyperlink" Target="https://www.oracle.com/es/artificial-intelligence/machine-learning/what-is-deep-learning/" TargetMode="External"/><Relationship Id="rId86" Type="http://schemas.openxmlformats.org/officeDocument/2006/relationships/hyperlink" Target="https://www.ibm.com/es-es/think/topics/gpt-4o" TargetMode="External"/><Relationship Id="rId130" Type="http://schemas.openxmlformats.org/officeDocument/2006/relationships/image" Target="media/image50.png"/><Relationship Id="rId135" Type="http://schemas.openxmlformats.org/officeDocument/2006/relationships/image" Target="media/image55.pn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2.png"/><Relationship Id="rId109" Type="http://schemas.openxmlformats.org/officeDocument/2006/relationships/hyperlink" Target="https://doi.org/10.1057/s41599-024-04044-8" TargetMode="External"/><Relationship Id="rId34" Type="http://schemas.openxmlformats.org/officeDocument/2006/relationships/image" Target="media/image7.png"/><Relationship Id="rId50" Type="http://schemas.openxmlformats.org/officeDocument/2006/relationships/image" Target="media/image23.jpeg"/><Relationship Id="rId55" Type="http://schemas.openxmlformats.org/officeDocument/2006/relationships/image" Target="media/image28.png"/><Relationship Id="rId76" Type="http://schemas.openxmlformats.org/officeDocument/2006/relationships/hyperlink" Target="https://developers.google.com/photos/overview/about-restful-apis" TargetMode="External"/><Relationship Id="rId97" Type="http://schemas.openxmlformats.org/officeDocument/2006/relationships/hyperlink" Target="https://www.huntermagazine.es/kant-y-la-etica-deontologica-el-deber-como-principio/7533/" TargetMode="External"/><Relationship Id="rId104" Type="http://schemas.openxmlformats.org/officeDocument/2006/relationships/hyperlink" Target="https://code.visualstudio.com/docs/setup/setup-overview" TargetMode="External"/><Relationship Id="rId120" Type="http://schemas.openxmlformats.org/officeDocument/2006/relationships/image" Target="media/image40.png"/><Relationship Id="rId125" Type="http://schemas.openxmlformats.org/officeDocument/2006/relationships/image" Target="media/image45.png"/><Relationship Id="rId141" Type="http://schemas.openxmlformats.org/officeDocument/2006/relationships/image" Target="media/image61.jpeg"/><Relationship Id="rId146" Type="http://schemas.openxmlformats.org/officeDocument/2006/relationships/image" Target="media/image66.jpeg"/><Relationship Id="rId7" Type="http://schemas.openxmlformats.org/officeDocument/2006/relationships/footnotes" Target="footnotes.xml"/><Relationship Id="rId71" Type="http://schemas.openxmlformats.org/officeDocument/2006/relationships/hyperlink" Target="https://creativecommons.org/licenses/by-sa/3.0/igo/" TargetMode="External"/><Relationship Id="rId92" Type="http://schemas.openxmlformats.org/officeDocument/2006/relationships/hyperlink" Target="https://lacasadelaetica.com/aristoteles-etica-de-la-virtud/" TargetMode="External"/><Relationship Id="rId2" Type="http://schemas.openxmlformats.org/officeDocument/2006/relationships/customXml" Target="../customXml/item2.xml"/><Relationship Id="rId29" Type="http://schemas.microsoft.com/office/2018/08/relationships/commentsExtensible" Target="commentsExtensible.xml"/><Relationship Id="rId24" Type="http://schemas.openxmlformats.org/officeDocument/2006/relationships/footer" Target="footer13.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hyperlink" Target="https://unesdoc.unesco.org/ark:/48223/pf0000385082" TargetMode="External"/><Relationship Id="rId87" Type="http://schemas.openxmlformats.org/officeDocument/2006/relationships/hyperlink" Target="https://www.ibm.com/think/topics/google-gemini" TargetMode="External"/><Relationship Id="rId110" Type="http://schemas.openxmlformats.org/officeDocument/2006/relationships/hyperlink" Target="https://doi.org/10.1007/s11948-020-00228-y" TargetMode="External"/><Relationship Id="rId115" Type="http://schemas.openxmlformats.org/officeDocument/2006/relationships/hyperlink" Target="https://assets.kpmg.com/content/dam/kpmgsites/es/pdf/2025/05/trust-attitudes-and-use-of-ai-espana.pdf" TargetMode="External"/><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image" Target="media/image34.png"/><Relationship Id="rId82" Type="http://schemas.openxmlformats.org/officeDocument/2006/relationships/hyperlink" Target="https://engineering.fb.com/2018/12/05/ai-research/fair-fifth-anniversary/"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hyperlink" Target="https://cloud.google.com/iam/docs/service-account-overview" TargetMode="External"/><Relationship Id="rId100" Type="http://schemas.openxmlformats.org/officeDocument/2006/relationships/hyperlink" Target="https://www.academia.edu/download/121515729/The_Ethics_of_AI_by_Chigozie_Stephen_Oraekii.pdf" TargetMode="External"/><Relationship Id="rId105" Type="http://schemas.openxmlformats.org/officeDocument/2006/relationships/hyperlink" Target="https://workspace.google.com/intl/es/products/sheets/" TargetMode="External"/><Relationship Id="rId126" Type="http://schemas.openxmlformats.org/officeDocument/2006/relationships/image" Target="media/image46.png"/><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hyperlink" Target="https://revista.proeditio.com/rpdd/article/view/7857/8369" TargetMode="External"/><Relationship Id="rId93" Type="http://schemas.openxmlformats.org/officeDocument/2006/relationships/hyperlink" Target="https://ve.scielo.org/scielo.php?script=sci_arttext&amp;pid=S1010-29142015000200002" TargetMode="External"/><Relationship Id="rId98" Type="http://schemas.openxmlformats.org/officeDocument/2006/relationships/hyperlink" Target="https://www.almudi.org/articulos/15898-la-virtud-aristotelica-como-camino-deexcelencia-humana-y-las-acciones-para%20alcanzarla" TargetMode="External"/><Relationship Id="rId121" Type="http://schemas.openxmlformats.org/officeDocument/2006/relationships/image" Target="media/image41.png"/><Relationship Id="rId142" Type="http://schemas.openxmlformats.org/officeDocument/2006/relationships/image" Target="media/image62.jpe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9.png"/><Relationship Id="rId67" Type="http://schemas.openxmlformats.org/officeDocument/2006/relationships/hyperlink" Target="https://doi.org/10.1177/2053951716679679" TargetMode="External"/><Relationship Id="rId116" Type="http://schemas.openxmlformats.org/officeDocument/2006/relationships/hyperlink" Target="https://ai-study-tfg.streamlit.app/" TargetMode="External"/><Relationship Id="rId137" Type="http://schemas.openxmlformats.org/officeDocument/2006/relationships/image" Target="media/image57.png"/><Relationship Id="rId20" Type="http://schemas.openxmlformats.org/officeDocument/2006/relationships/footer" Target="footer9.xm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i.org/10.29018/issn.2588-1000vol4iss30.2020pp36-47" TargetMode="External"/><Relationship Id="rId88" Type="http://schemas.openxmlformats.org/officeDocument/2006/relationships/hyperlink" Target="https://www.iomg.edu.do/post/mi-perfil-%C3%A9tico-1" TargetMode="External"/><Relationship Id="rId111" Type="http://schemas.openxmlformats.org/officeDocument/2006/relationships/hyperlink" Target="https://doi.org/10.1057/s41599-024-04044-8" TargetMode="External"/><Relationship Id="rId132" Type="http://schemas.openxmlformats.org/officeDocument/2006/relationships/image" Target="media/image52.png"/><Relationship Id="rId15" Type="http://schemas.openxmlformats.org/officeDocument/2006/relationships/footer" Target="footer5.xml"/><Relationship Id="rId36" Type="http://schemas.openxmlformats.org/officeDocument/2006/relationships/image" Target="media/image9.png"/><Relationship Id="rId57" Type="http://schemas.openxmlformats.org/officeDocument/2006/relationships/image" Target="media/image30.png"/><Relationship Id="rId106" Type="http://schemas.openxmlformats.org/officeDocument/2006/relationships/hyperlink" Target="https://www.maximaformacion.es/blog-dat/como-evaluar-si-la-correlacion-es-significativa-pruebas-de-hipotesis-para-la-correlacion/" TargetMode="External"/><Relationship Id="rId12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4.png"/><Relationship Id="rId52" Type="http://schemas.openxmlformats.org/officeDocument/2006/relationships/image" Target="media/image25.jpeg"/><Relationship Id="rId73" Type="http://schemas.openxmlformats.org/officeDocument/2006/relationships/hyperlink" Target="https://streamlit.io/" TargetMode="External"/><Relationship Id="rId78" Type="http://schemas.openxmlformats.org/officeDocument/2006/relationships/hyperlink" Target="https://revistasdex.uchile.cl/index.php/bits/article/download/2767/2700" TargetMode="External"/><Relationship Id="rId94" Type="http://schemas.openxmlformats.org/officeDocument/2006/relationships/hyperlink" Target="http://www.scielo.org.co/scielo.php?script=sci_arttext&amp;pid=S1657-59972004000100005&amp;lng=en&amp;tlng=es" TargetMode="External"/><Relationship Id="rId99" Type="http://schemas.openxmlformats.org/officeDocument/2006/relationships/hyperlink" Target="https://www.boe.es/biblioteca_juridica/anuarios_derecho/articulo.php?id=ANU-M-2019-10037900394" TargetMode="External"/><Relationship Id="rId101" Type="http://schemas.openxmlformats.org/officeDocument/2006/relationships/hyperlink" Target="https://doi.org/10.14422/rib.i25.y2024.008" TargetMode="External"/><Relationship Id="rId122" Type="http://schemas.openxmlformats.org/officeDocument/2006/relationships/image" Target="media/image42.png"/><Relationship Id="rId143" Type="http://schemas.openxmlformats.org/officeDocument/2006/relationships/image" Target="media/image63.jpeg"/><Relationship Id="rId14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comments" Target="comments.xml"/><Relationship Id="rId47" Type="http://schemas.openxmlformats.org/officeDocument/2006/relationships/image" Target="media/image20.png"/><Relationship Id="rId68" Type="http://schemas.openxmlformats.org/officeDocument/2006/relationships/hyperlink" Target="https://planderecuperacion.gob.es/noticias/que-es-inteligencia-artificial-ia-prtr" TargetMode="External"/><Relationship Id="rId89" Type="http://schemas.openxmlformats.org/officeDocument/2006/relationships/hyperlink" Target="https://www.unodc.org/e4j/es/integrity-ethics/module-3/index.html" TargetMode="External"/><Relationship Id="rId112" Type="http://schemas.openxmlformats.org/officeDocument/2006/relationships/hyperlink" Target="https://doi.org/10.1177/14614448241293154" TargetMode="External"/><Relationship Id="rId133" Type="http://schemas.openxmlformats.org/officeDocument/2006/relationships/image" Target="media/image53.png"/><Relationship Id="rId16" Type="http://schemas.openxmlformats.org/officeDocument/2006/relationships/footer" Target="footer6.xml"/><Relationship Id="rId37" Type="http://schemas.openxmlformats.org/officeDocument/2006/relationships/image" Target="media/image10.png"/><Relationship Id="rId58" Type="http://schemas.openxmlformats.org/officeDocument/2006/relationships/image" Target="media/image31.png"/><Relationship Id="rId79" Type="http://schemas.openxmlformats.org/officeDocument/2006/relationships/hyperlink" Target="https://doi.org/10.1093/mind/LIX.236.433" TargetMode="External"/><Relationship Id="rId102" Type="http://schemas.openxmlformats.org/officeDocument/2006/relationships/hyperlink" Target="https://www.weforum.org/publications/ai-value-alignment-guiding-artificial-intelligence-towards-shared-human-goals" TargetMode="External"/><Relationship Id="rId123" Type="http://schemas.openxmlformats.org/officeDocument/2006/relationships/image" Target="media/image43.png"/><Relationship Id="rId144" Type="http://schemas.openxmlformats.org/officeDocument/2006/relationships/image" Target="media/image64.jpeg"/><Relationship Id="rId90" Type="http://schemas.openxmlformats.org/officeDocument/2006/relationships/hyperlink" Target="https://scholar.archive.org/work/dgyek2um4vcplp45b33fbhrmre/access/wayback/http://www.revistafactotum.com/revista/f_11/articulos/Factotum_11_6_Cesar_Tejedor.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6</TotalTime>
  <Pages>61</Pages>
  <Words>14145</Words>
  <Characters>77798</Characters>
  <Application>Microsoft Office Word</Application>
  <DocSecurity>0</DocSecurity>
  <Lines>648</Lines>
  <Paragraphs>183</Paragraphs>
  <ScaleCrop>false</ScaleCrop>
  <HeadingPairs>
    <vt:vector size="4" baseType="variant">
      <vt:variant>
        <vt:lpstr>Título</vt:lpstr>
      </vt:variant>
      <vt:variant>
        <vt:i4>1</vt:i4>
      </vt:variant>
      <vt:variant>
        <vt:lpstr>Títulos</vt:lpstr>
      </vt:variant>
      <vt:variant>
        <vt:i4>40</vt:i4>
      </vt:variant>
    </vt:vector>
  </HeadingPairs>
  <TitlesOfParts>
    <vt:vector size="41" baseType="lpstr">
      <vt:lpstr/>
      <vt:lpstr>Introducción </vt:lpstr>
      <vt:lpstr>    Motivación  </vt:lpstr>
      <vt:lpstr>    Objetivos</vt:lpstr>
      <vt:lpstr>    Logros  </vt:lpstr>
      <vt:lpstr>    Organización de la memoria  </vt:lpstr>
      <vt:lpstr>Revisión Literaria	</vt:lpstr>
      <vt:lpstr>    2.1  Definición </vt:lpstr>
      <vt:lpstr>    2.2  Evolución </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Conclusiones y trabajos futuros</vt:lpstr>
    </vt:vector>
  </TitlesOfParts>
  <Company/>
  <LinksUpToDate>false</LinksUpToDate>
  <CharactersWithSpaces>9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94</cp:revision>
  <cp:lastPrinted>2025-06-11T19:47:00Z</cp:lastPrinted>
  <dcterms:created xsi:type="dcterms:W3CDTF">2025-06-09T23:24:00Z</dcterms:created>
  <dcterms:modified xsi:type="dcterms:W3CDTF">2025-06-1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